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BAAF9" w14:textId="2019A277" w:rsidR="00783E33" w:rsidRDefault="000E0DB9" w:rsidP="000B11CF">
      <w:pPr>
        <w:pStyle w:val="My0"/>
        <w:numPr>
          <w:ilvl w:val="0"/>
          <w:numId w:val="8"/>
        </w:numPr>
      </w:pPr>
      <w:bookmarkStart w:id="0" w:name="OLE_LINK11"/>
      <w:bookmarkStart w:id="1" w:name="OLE_LINK12"/>
      <w:r>
        <w:rPr>
          <w:rFonts w:hint="eastAsia"/>
        </w:rPr>
        <w:t>人体</w:t>
      </w:r>
      <w:r w:rsidR="00783E33">
        <w:rPr>
          <w:rFonts w:hint="eastAsia"/>
        </w:rPr>
        <w:t>模型</w:t>
      </w:r>
    </w:p>
    <w:p w14:paraId="78DE4ACB" w14:textId="0054DA3E" w:rsidR="000B11CF" w:rsidRDefault="000E0DB9" w:rsidP="005700F5">
      <w:pPr>
        <w:pStyle w:val="My"/>
        <w:rPr>
          <w:rFonts w:ascii="Times" w:hAnsi="Times" w:cs="Times" w:hint="eastAsia"/>
          <w:iCs/>
          <w:sz w:val="26"/>
          <w:szCs w:val="26"/>
        </w:rPr>
      </w:pPr>
      <w:r>
        <w:rPr>
          <w:rFonts w:hint="eastAsia"/>
        </w:rPr>
        <w:t>人体模型的构建和描述是</w:t>
      </w:r>
      <w:r w:rsidR="00612FE4">
        <w:rPr>
          <w:rFonts w:hint="eastAsia"/>
        </w:rPr>
        <w:t>人体姿态检测</w:t>
      </w:r>
      <w:r>
        <w:rPr>
          <w:rFonts w:hint="eastAsia"/>
        </w:rPr>
        <w:t>流程中一个</w:t>
      </w:r>
      <w:r w:rsidR="001935F2">
        <w:rPr>
          <w:rFonts w:hint="eastAsia"/>
        </w:rPr>
        <w:t>重要</w:t>
      </w:r>
      <w:r>
        <w:rPr>
          <w:rFonts w:hint="eastAsia"/>
        </w:rPr>
        <w:t>的模块。</w:t>
      </w:r>
      <w:r w:rsidR="00255255">
        <w:rPr>
          <w:rFonts w:hint="eastAsia"/>
        </w:rPr>
        <w:t>当前主流</w:t>
      </w:r>
      <w:r w:rsidR="000265C3">
        <w:rPr>
          <w:rFonts w:hint="eastAsia"/>
        </w:rPr>
        <w:t>的人体模型</w:t>
      </w:r>
      <w:r w:rsidR="00D44638">
        <w:rPr>
          <w:rFonts w:hint="eastAsia"/>
        </w:rPr>
        <w:t>主要有</w:t>
      </w:r>
      <w:r w:rsidR="00255255">
        <w:rPr>
          <w:rFonts w:hint="eastAsia"/>
        </w:rPr>
        <w:t>运动模型（</w:t>
      </w:r>
      <w:r w:rsidR="00255255" w:rsidRPr="00255255">
        <w:rPr>
          <w:rFonts w:ascii="Times" w:hAnsi="Times" w:cs="Times"/>
          <w:iCs/>
          <w:sz w:val="26"/>
          <w:szCs w:val="26"/>
        </w:rPr>
        <w:t>Kinematic Model</w:t>
      </w:r>
      <w:r w:rsidR="00255255">
        <w:rPr>
          <w:rFonts w:ascii="Times" w:hAnsi="Times" w:cs="Times" w:hint="eastAsia"/>
          <w:iCs/>
          <w:sz w:val="26"/>
          <w:szCs w:val="26"/>
        </w:rPr>
        <w:t>）</w:t>
      </w:r>
      <w:r w:rsidR="00255255">
        <w:rPr>
          <w:rFonts w:ascii="Times" w:hAnsi="Times" w:cs="Times"/>
          <w:iCs/>
          <w:sz w:val="26"/>
          <w:szCs w:val="26"/>
        </w:rPr>
        <w:t>、</w:t>
      </w:r>
      <w:r w:rsidR="00255255">
        <w:rPr>
          <w:rFonts w:ascii="Times" w:hAnsi="Times" w:cs="Times" w:hint="eastAsia"/>
          <w:iCs/>
          <w:sz w:val="26"/>
          <w:szCs w:val="26"/>
        </w:rPr>
        <w:t>平面模型（</w:t>
      </w:r>
      <w:r w:rsidR="00255255">
        <w:rPr>
          <w:rFonts w:ascii="Times" w:hAnsi="Times" w:cs="Times"/>
          <w:iCs/>
          <w:sz w:val="26"/>
          <w:szCs w:val="26"/>
        </w:rPr>
        <w:t>Planar Model</w:t>
      </w:r>
      <w:r w:rsidR="00255255">
        <w:rPr>
          <w:rFonts w:ascii="Times" w:hAnsi="Times" w:cs="Times"/>
          <w:iCs/>
          <w:sz w:val="26"/>
          <w:szCs w:val="26"/>
        </w:rPr>
        <w:t>）</w:t>
      </w:r>
      <w:r w:rsidR="00255255" w:rsidRPr="00255255">
        <w:rPr>
          <w:rFonts w:ascii="Times" w:hAnsi="Times" w:cs="Times" w:hint="eastAsia"/>
          <w:iCs/>
          <w:sz w:val="26"/>
          <w:szCs w:val="26"/>
        </w:rPr>
        <w:t>和</w:t>
      </w:r>
      <w:r w:rsidR="00255255">
        <w:rPr>
          <w:rFonts w:ascii="Times" w:hAnsi="Times" w:cs="Times" w:hint="eastAsia"/>
          <w:iCs/>
          <w:sz w:val="26"/>
          <w:szCs w:val="26"/>
        </w:rPr>
        <w:t>体积模型（</w:t>
      </w:r>
      <w:r w:rsidR="00255255" w:rsidRPr="00255255">
        <w:rPr>
          <w:rFonts w:ascii="Times" w:hAnsi="Times" w:cs="Times"/>
          <w:iCs/>
          <w:sz w:val="26"/>
          <w:szCs w:val="26"/>
        </w:rPr>
        <w:t>Volumetric Model</w:t>
      </w:r>
      <w:r w:rsidR="00255255" w:rsidRPr="00255255">
        <w:rPr>
          <w:rFonts w:ascii="Times" w:hAnsi="Times" w:cs="Times" w:hint="eastAsia"/>
          <w:iCs/>
          <w:sz w:val="26"/>
          <w:szCs w:val="26"/>
        </w:rPr>
        <w:t>）</w:t>
      </w:r>
      <w:r w:rsidR="00E920D1">
        <w:rPr>
          <w:rFonts w:ascii="Times" w:hAnsi="Times" w:cs="Times"/>
          <w:iCs/>
          <w:sz w:val="26"/>
          <w:szCs w:val="26"/>
          <w:vertAlign w:val="subscript"/>
        </w:rPr>
        <w:softHyphen/>
      </w:r>
      <w:r w:rsidR="00E920D1">
        <w:rPr>
          <w:rFonts w:ascii="Times" w:hAnsi="Times" w:cs="Times"/>
          <w:iCs/>
          <w:sz w:val="26"/>
          <w:szCs w:val="26"/>
          <w:vertAlign w:val="subscript"/>
        </w:rPr>
        <w:softHyphen/>
      </w:r>
      <w:r w:rsidR="00E920D1" w:rsidRPr="00E920D1">
        <w:rPr>
          <w:rFonts w:ascii="Times" w:hAnsi="Times" w:cs="Times"/>
          <w:iCs/>
          <w:sz w:val="26"/>
          <w:szCs w:val="26"/>
          <w:vertAlign w:val="superscript"/>
        </w:rPr>
        <w:t>[</w:t>
      </w:r>
      <w:r w:rsidR="00F22710">
        <w:rPr>
          <w:rFonts w:ascii="Times" w:hAnsi="Times" w:cs="Times"/>
          <w:iCs/>
          <w:sz w:val="26"/>
          <w:szCs w:val="26"/>
        </w:rPr>
        <w:fldChar w:fldCharType="begin" w:fldLock="1"/>
      </w:r>
      <w:r w:rsidR="00A10E67">
        <w:rPr>
          <w:rFonts w:ascii="Times" w:hAnsi="Times" w:cs="Times"/>
          <w:iCs/>
          <w:sz w:val="26"/>
          <w:szCs w:val="26"/>
        </w:rPr>
        <w:instrText>ADDIN CSL_CITATION { "citationItems" : [ { "id" : "ITEM-1", "itemData" : { "DOI" : "10.3390/s16121966", "ISSN" : "14248220", "PMID" : "27898003", "abstract" : "Human pose estimation refers to the estimation of the location of body parts and how they are connected in an image. Human pose estimation from monocular images has wide applications (e.g., image indexing). Several surveys on human pose estimation can be found in the literature, but they focus on a certain category; for example, model-based approaches or human motion analysis, etc. As far as we know, an overall review of this problem domain has yet to be provided. Furthermore, recent advancements based on deep learning have brought novel algorithms for this problem. In this paper, a comprehensive survey of human pose estimation from monocular images is carried out including milestone works and recent advancements. Based on one standard pipeline for the solution of computer vision problems, this survey splits the problem into several modules: feature extraction and description, human body models, and modeling methods. Problem modeling methods are approached based on two means of categorization in this survey. One way to categorize includes top-down and bottom-up methods, and another way includes generative and discriminative methods. Considering the fact that one direct application of human pose estimation is to provide initialization for automatic video surveillance, there are additional sections for motion-related methods in all modules: motion features, motion models, and motion-based methods. Finally, the paper also collects 26 publicly available data sets for validation and provides error measurement methods that are frequently used.", "author" : [ { "dropping-particle" : "", "family" : "Gong", "given" : "Wenjuan", "non-dropping-particle" : "", "parse-names" : false, "suffix" : "" }, { "dropping-particle" : "", "family" : "Zhang", "given" : "Xuena", "non-dropping-particle" : "", "parse-names" : false, "suffix" : "" }, { "dropping-particle" : "", "family" : "Gonz\u00e0lez", "given" : "Jordi", "non-dropping-particle" : "", "parse-names" : false, "suffix" : "" }, { "dropping-particle" : "", "family" : "Sobral", "given" : "Andrews", "non-dropping-particle" : "", "parse-names" : false, "suffix" : "" }, { "dropping-particle" : "", "family" : "Bouwmans", "given" : "Thierry", "non-dropping-particle" : "", "parse-names" : false, "suffix" : "" }, { "dropping-particle" : "", "family" : "Tu", "given" : "Changhe", "non-dropping-particle" : "", "parse-names" : false, "suffix" : "" }, { "dropping-particle" : "", "family" : "Zahzah", "given" : "El Hadi", "non-dropping-particle" : "", "parse-names" : false, "suffix" : "" } ], "container-title" : "Sensors (Switzerland)", "id" : "ITEM-1", "issue" : "12", "issued" : { "date-parts" : [ [ "2016" ] ] }, "page" : "1-39", "title" : "Human pose estimation from monocular images: A comprehensive survey", "type" : "article-journal", "volume" : "16" }, "uris" : [ "http://www.mendeley.com/documents/?uuid=e59981a5-3275-4251-9b85-510d25004f5a" ] } ], "mendeley" : { "formattedCitation" : "&lt;sup&gt;1&lt;/sup&gt;", "plainTextFormattedCitation" : "1", "previouslyFormattedCitation" : "&lt;sup&gt;1&lt;/sup&gt;" }, "properties" : { "noteIndex" : 0 }, "schema" : "https://github.com/citation-style-language/schema/raw/master/csl-citation.json" }</w:instrText>
      </w:r>
      <w:r w:rsidR="00F22710">
        <w:rPr>
          <w:rFonts w:ascii="Times" w:hAnsi="Times" w:cs="Times"/>
          <w:iCs/>
          <w:sz w:val="26"/>
          <w:szCs w:val="26"/>
        </w:rPr>
        <w:fldChar w:fldCharType="separate"/>
      </w:r>
      <w:r w:rsidR="00A10E67" w:rsidRPr="00A10E67">
        <w:rPr>
          <w:rFonts w:ascii="Times" w:hAnsi="Times" w:cs="Times"/>
          <w:iCs/>
          <w:noProof/>
          <w:sz w:val="26"/>
          <w:szCs w:val="26"/>
          <w:vertAlign w:val="superscript"/>
        </w:rPr>
        <w:t>1</w:t>
      </w:r>
      <w:r w:rsidR="00F22710">
        <w:rPr>
          <w:rFonts w:ascii="Times" w:hAnsi="Times" w:cs="Times"/>
          <w:iCs/>
          <w:sz w:val="26"/>
          <w:szCs w:val="26"/>
        </w:rPr>
        <w:fldChar w:fldCharType="end"/>
      </w:r>
      <w:r w:rsidR="00E920D1" w:rsidRPr="00E920D1">
        <w:rPr>
          <w:rFonts w:ascii="Times" w:hAnsi="Times" w:cs="Times"/>
          <w:iCs/>
          <w:sz w:val="26"/>
          <w:szCs w:val="26"/>
          <w:vertAlign w:val="superscript"/>
        </w:rPr>
        <w:t>]</w:t>
      </w:r>
      <w:r w:rsidR="00F22710">
        <w:rPr>
          <w:rFonts w:ascii="Times" w:hAnsi="Times" w:cs="Times" w:hint="eastAsia"/>
          <w:iCs/>
          <w:sz w:val="26"/>
          <w:szCs w:val="26"/>
        </w:rPr>
        <w:t>。</w:t>
      </w:r>
    </w:p>
    <w:p w14:paraId="6DFF2250" w14:textId="3BC38FE3" w:rsidR="000B11CF" w:rsidRDefault="000B11CF" w:rsidP="000B11CF">
      <w:pPr>
        <w:pStyle w:val="My0"/>
        <w:numPr>
          <w:ilvl w:val="1"/>
          <w:numId w:val="8"/>
        </w:numPr>
        <w:outlineLvl w:val="1"/>
      </w:pPr>
      <w:r>
        <w:rPr>
          <w:rFonts w:hint="eastAsia"/>
        </w:rPr>
        <w:t>运动模型</w:t>
      </w:r>
    </w:p>
    <w:p w14:paraId="7764B35C" w14:textId="1FFA68B1" w:rsidR="00C43F5B" w:rsidRDefault="006F07B8" w:rsidP="005700F5">
      <w:pPr>
        <w:pStyle w:val="My"/>
      </w:pPr>
      <w:r>
        <w:rPr>
          <w:rFonts w:ascii="Times" w:hAnsi="Times" w:cs="Times" w:hint="eastAsia"/>
          <w:iCs/>
          <w:sz w:val="26"/>
          <w:szCs w:val="26"/>
        </w:rPr>
        <w:t>运动模型利用</w:t>
      </w:r>
      <w:r w:rsidR="00513744">
        <w:rPr>
          <w:rFonts w:ascii="Times" w:hAnsi="Times" w:cs="Times" w:hint="eastAsia"/>
          <w:iCs/>
          <w:sz w:val="26"/>
          <w:szCs w:val="26"/>
        </w:rPr>
        <w:t>关节点的位置和身体</w:t>
      </w:r>
      <w:r>
        <w:rPr>
          <w:rFonts w:ascii="Times" w:hAnsi="Times" w:cs="Times" w:hint="eastAsia"/>
          <w:iCs/>
          <w:sz w:val="26"/>
          <w:szCs w:val="26"/>
        </w:rPr>
        <w:t>部位的方向来</w:t>
      </w:r>
      <w:r w:rsidR="007F6E14">
        <w:rPr>
          <w:rFonts w:ascii="Times" w:hAnsi="Times" w:cs="Times" w:hint="eastAsia"/>
          <w:iCs/>
          <w:sz w:val="26"/>
          <w:szCs w:val="26"/>
        </w:rPr>
        <w:t>定义</w:t>
      </w:r>
      <w:r w:rsidR="00254153">
        <w:rPr>
          <w:rFonts w:ascii="Times" w:hAnsi="Times" w:cs="Times" w:hint="eastAsia"/>
          <w:iCs/>
          <w:sz w:val="26"/>
          <w:szCs w:val="26"/>
        </w:rPr>
        <w:t>人体姿态</w:t>
      </w:r>
      <w:r w:rsidR="008F50D4">
        <w:rPr>
          <w:rFonts w:ascii="Times" w:hAnsi="Times" w:cs="Times" w:hint="eastAsia"/>
          <w:iCs/>
          <w:sz w:val="26"/>
          <w:szCs w:val="26"/>
        </w:rPr>
        <w:t>。</w:t>
      </w:r>
      <w:r w:rsidR="002F4766">
        <w:rPr>
          <w:rFonts w:ascii="Times" w:hAnsi="Times" w:cs="Times" w:hint="eastAsia"/>
          <w:iCs/>
          <w:sz w:val="26"/>
          <w:szCs w:val="26"/>
        </w:rPr>
        <w:t>运动模型又可以</w:t>
      </w:r>
      <w:r w:rsidR="00DF5990">
        <w:rPr>
          <w:rFonts w:ascii="Times" w:hAnsi="Times" w:cs="Times" w:hint="eastAsia"/>
          <w:iCs/>
          <w:sz w:val="26"/>
          <w:szCs w:val="26"/>
        </w:rPr>
        <w:t>分为预定义模型（</w:t>
      </w:r>
      <w:r w:rsidR="00DF5990" w:rsidRPr="00DF5990">
        <w:rPr>
          <w:rFonts w:ascii="Times" w:hAnsi="Times" w:cs="Times"/>
          <w:iCs/>
          <w:sz w:val="26"/>
          <w:szCs w:val="26"/>
        </w:rPr>
        <w:t>predefined model</w:t>
      </w:r>
      <w:r w:rsidR="00DF5990">
        <w:rPr>
          <w:rFonts w:ascii="Times" w:hAnsi="Times" w:cs="Times" w:hint="eastAsia"/>
          <w:iCs/>
          <w:sz w:val="26"/>
          <w:szCs w:val="26"/>
        </w:rPr>
        <w:t>）和</w:t>
      </w:r>
      <w:r w:rsidR="005700F5">
        <w:rPr>
          <w:rFonts w:ascii="Times" w:hAnsi="Times" w:cs="Times" w:hint="eastAsia"/>
          <w:iCs/>
          <w:sz w:val="26"/>
          <w:szCs w:val="26"/>
        </w:rPr>
        <w:t>图形结构模型</w:t>
      </w:r>
      <w:r w:rsidR="00DF5990">
        <w:rPr>
          <w:rFonts w:ascii="Times" w:hAnsi="Times" w:cs="Times" w:hint="eastAsia"/>
          <w:iCs/>
          <w:sz w:val="26"/>
          <w:szCs w:val="26"/>
        </w:rPr>
        <w:t>（</w:t>
      </w:r>
      <w:r w:rsidR="00DF5990" w:rsidRPr="00DF5990">
        <w:rPr>
          <w:rFonts w:ascii="Times" w:hAnsi="Times" w:cs="Times"/>
          <w:iCs/>
          <w:sz w:val="26"/>
          <w:szCs w:val="26"/>
        </w:rPr>
        <w:t>graph structure</w:t>
      </w:r>
      <w:r w:rsidR="00DF5990">
        <w:rPr>
          <w:rFonts w:ascii="Times" w:hAnsi="Times" w:cs="Times" w:hint="eastAsia"/>
          <w:iCs/>
          <w:sz w:val="26"/>
          <w:szCs w:val="26"/>
        </w:rPr>
        <w:t>）</w:t>
      </w:r>
      <w:r w:rsidR="00A34C38">
        <w:rPr>
          <w:rFonts w:ascii="Times" w:hAnsi="Times" w:cs="Times" w:hint="eastAsia"/>
          <w:iCs/>
          <w:sz w:val="26"/>
          <w:szCs w:val="26"/>
        </w:rPr>
        <w:t>。其中，</w:t>
      </w:r>
      <w:r w:rsidR="005700F5">
        <w:rPr>
          <w:rFonts w:ascii="Times" w:hAnsi="Times" w:cs="Times" w:hint="eastAsia"/>
          <w:sz w:val="26"/>
          <w:szCs w:val="26"/>
        </w:rPr>
        <w:t>PSM</w:t>
      </w:r>
      <w:r w:rsidR="00522AB5">
        <w:rPr>
          <w:rFonts w:ascii="Times" w:hAnsi="Times" w:cs="Times" w:hint="eastAsia"/>
          <w:sz w:val="26"/>
          <w:szCs w:val="26"/>
        </w:rPr>
        <w:t>（</w:t>
      </w:r>
      <w:r w:rsidR="00522AB5">
        <w:rPr>
          <w:rFonts w:ascii="Times" w:hAnsi="Times" w:cs="Times" w:hint="eastAsia"/>
          <w:sz w:val="26"/>
          <w:szCs w:val="26"/>
        </w:rPr>
        <w:t>Pictorial</w:t>
      </w:r>
      <w:r w:rsidR="00522AB5">
        <w:rPr>
          <w:rFonts w:ascii="Times" w:hAnsi="Times" w:cs="Times"/>
          <w:sz w:val="26"/>
          <w:szCs w:val="26"/>
        </w:rPr>
        <w:t xml:space="preserve"> Structures Model</w:t>
      </w:r>
      <w:r w:rsidR="00522AB5">
        <w:rPr>
          <w:rFonts w:ascii="Times" w:hAnsi="Times" w:cs="Times" w:hint="eastAsia"/>
          <w:sz w:val="26"/>
          <w:szCs w:val="26"/>
        </w:rPr>
        <w:t>）</w:t>
      </w:r>
      <w:r w:rsidR="00E920D1" w:rsidRPr="00E920D1">
        <w:rPr>
          <w:rFonts w:ascii="Times" w:hAnsi="Times" w:cs="Times"/>
          <w:sz w:val="26"/>
          <w:szCs w:val="26"/>
          <w:vertAlign w:val="superscript"/>
        </w:rPr>
        <w:t>[</w:t>
      </w:r>
      <w:r w:rsidR="00E920D1">
        <w:rPr>
          <w:rFonts w:ascii="Times" w:hAnsi="Times" w:cs="Times"/>
          <w:sz w:val="26"/>
          <w:szCs w:val="26"/>
        </w:rPr>
        <w:fldChar w:fldCharType="begin" w:fldLock="1"/>
      </w:r>
      <w:r w:rsidR="00A10E67">
        <w:rPr>
          <w:rFonts w:ascii="Times" w:hAnsi="Times" w:cs="Times"/>
          <w:sz w:val="26"/>
          <w:szCs w:val="26"/>
        </w:rPr>
        <w:instrText>ADDIN CSL_CITATION { "citationItems" : [ { "id" : "ITEM-1", "itemData" : { "abstract" : "A pictorial structure is a collection of parts arranged in a deformable configuration. Each part is represented using a simple appearance model and the deformable configuration is represented by spring-like connections between pairs of parts. While pictorial structures were introduced a number of years ago, they have not been broadly applied to matching and recognition problems. This has been due in part to the computational difficulty of matching pictorial structures to images. In this paper we present an efficient algorithm for finding the best global match of a pictorial structure to an image. With this improved algorithm, pictorial structures provide a practical and powerful framework for qualitative descriptions of objects and scenes, and are suitable for many generic image recognition problems. We illustrate the approach using simple models of a person and a car.", "author" : [ { "dropping-particle" : "", "family" : "Felzenszwalb", "given" : "Pedro F.", "non-dropping-particle" : "", "parse-names" : false, "suffix" : "" }, { "dropping-particle" : "", "family" : "Huttenlocher", "given" : "Daniel P.", "non-dropping-particle" : "", "parse-names" : false, "suffix" : "" }, { "dropping-particle" : "", "family" : "Pedro F. Felzenszwalb", "given" : "", "non-dropping-particle" : "", "parse-names" : false, "suffix" : "" } ], "container-title" : "Cvpr", "id" : "ITEM-1", "issued" : { "date-parts" : [ [ "2000" ] ] }, "page" : "66-75", "title" : "Efficient maching of pictorial structures", "type" : "article-journal" }, "uris" : [ "http://www.mendeley.com/documents/?uuid=fdcbf20b-83dc-491b-a363-cf1ada311b1e" ] }, { "id" : "ITEM-2", "itemData" : { "DOI" : "10.1023/B:VISI.0000042934.15159.49", "ISBN" : "0920-5691", "ISSN" : "09205691", "abstract" : "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 "author" : [ { "dropping-particle" : "", "family" : "Felzenszwalb", "given" : "P F", "non-dropping-particle" : "", "parse-names" : false, "suffix" : "" }, { "dropping-particle" : "", "family" : "Huttenlocher", "given" : "D", "non-dropping-particle" : "", "parse-names" : false, "suffix" : "" } ], "container-title" : "Ijcv", "id" : "ITEM-2", "issue" : "1", "issued" : { "date-parts" : [ [ "2005" ] ] }, "page" : "55-79", "title" : "Pictoral structures for object recognition", "type" : "article-journal", "volume" : "61" }, "uris" : [ "http://www.mendeley.com/documents/?uuid=4f732614-c375-4a3e-b1b6-98ae4dfc09e7" ] } ], "mendeley" : { "formattedCitation" : "&lt;sup&gt;2,3&lt;/sup&gt;", "plainTextFormattedCitation" : "2,3", "previouslyFormattedCitation" : "&lt;sup&gt;2,3&lt;/sup&gt;" }, "properties" : { "noteIndex" : 0 }, "schema" : "https://github.com/citation-style-language/schema/raw/master/csl-citation.json" }</w:instrText>
      </w:r>
      <w:r w:rsidR="00E920D1">
        <w:rPr>
          <w:rFonts w:ascii="Times" w:hAnsi="Times" w:cs="Times"/>
          <w:sz w:val="26"/>
          <w:szCs w:val="26"/>
        </w:rPr>
        <w:fldChar w:fldCharType="separate"/>
      </w:r>
      <w:r w:rsidR="00A10E67" w:rsidRPr="00A10E67">
        <w:rPr>
          <w:rFonts w:ascii="Times" w:hAnsi="Times" w:cs="Times"/>
          <w:noProof/>
          <w:sz w:val="26"/>
          <w:szCs w:val="26"/>
          <w:vertAlign w:val="superscript"/>
        </w:rPr>
        <w:t>2,3</w:t>
      </w:r>
      <w:r w:rsidR="00E920D1">
        <w:rPr>
          <w:rFonts w:ascii="Times" w:hAnsi="Times" w:cs="Times"/>
          <w:sz w:val="26"/>
          <w:szCs w:val="26"/>
        </w:rPr>
        <w:fldChar w:fldCharType="end"/>
      </w:r>
      <w:r w:rsidR="00E920D1" w:rsidRPr="00E920D1">
        <w:rPr>
          <w:rFonts w:ascii="Times" w:hAnsi="Times" w:cs="Times"/>
          <w:sz w:val="26"/>
          <w:szCs w:val="26"/>
          <w:vertAlign w:val="superscript"/>
        </w:rPr>
        <w:t>]</w:t>
      </w:r>
      <w:r w:rsidR="00522AB5">
        <w:rPr>
          <w:rFonts w:hint="eastAsia"/>
        </w:rPr>
        <w:t>是</w:t>
      </w:r>
      <w:r w:rsidR="00A34C38">
        <w:rPr>
          <w:rFonts w:hint="eastAsia"/>
        </w:rPr>
        <w:t>一种常用的图形结构模型，也是</w:t>
      </w:r>
      <w:r w:rsidR="00522AB5">
        <w:rPr>
          <w:rFonts w:hint="eastAsia"/>
        </w:rPr>
        <w:t>当前人体姿态检测领域里</w:t>
      </w:r>
      <w:r w:rsidR="00D10BA7">
        <w:rPr>
          <w:rFonts w:hint="eastAsia"/>
        </w:rPr>
        <w:t>相当重要的里程碑</w:t>
      </w:r>
      <w:r w:rsidR="00522AB5">
        <w:rPr>
          <w:rFonts w:hint="eastAsia"/>
        </w:rPr>
        <w:t>。</w:t>
      </w:r>
      <w:r w:rsidR="00522AB5">
        <w:rPr>
          <w:rFonts w:hint="eastAsia"/>
        </w:rPr>
        <w:t>Pictoria</w:t>
      </w:r>
      <w:r w:rsidR="00522AB5">
        <w:t>l Structures</w:t>
      </w:r>
      <w:r w:rsidR="00883D69" w:rsidRPr="00883D69">
        <w:rPr>
          <w:vertAlign w:val="superscript"/>
        </w:rPr>
        <w:t>[</w:t>
      </w:r>
      <w:r w:rsidR="00883D69">
        <w:rPr>
          <w:vertAlign w:val="superscript"/>
        </w:rPr>
        <w:fldChar w:fldCharType="begin" w:fldLock="1"/>
      </w:r>
      <w:r w:rsidR="00A10E67">
        <w:rPr>
          <w:vertAlign w:val="superscript"/>
        </w:rPr>
        <w:instrText>ADDIN CSL_CITATION { "citationItems" : [ { "id" : "ITEM-1", "itemData" : { "DOI" : "10.1109/T-C.1973.223602", "ISBN" : "0018-9340", "ISSN" : "00189340", "abstract" : " The primary problem dealt with in this paper is the following. Given some description of a visual object, find that object in an actual photograph. Part of the solution to this problem is the specification of a descriptive scheme, and a metric on which to base the decision of \"goodness\" of matching or detection.", "author" : [ { "dropping-particle" : "", "family" : "Fischler", "given" : "Martin A.", "non-dropping-particle" : "", "parse-names" : false, "suffix" : "" }, { "dropping-particle" : "", "family" : "Elschlager", "given" : "Robert A.", "non-dropping-particle" : "", "parse-names" : false, "suffix" : "" } ], "container-title" : "IEEE Transactions on Computers", "id" : "ITEM-1", "issue" : "1", "issued" : { "date-parts" : [ [ "1973" ] ] }, "page" : "67-92", "title" : "The Representation and Matching of Pictorial Structures Representation", "type" : "article-journal", "volume" : "C-22" }, "uris" : [ "http://www.mendeley.com/documents/?uuid=5b81f337-f834-4f50-86ff-6a2d2249ef03" ] } ], "mendeley" : { "formattedCitation" : "&lt;sup&gt;4&lt;/sup&gt;", "plainTextFormattedCitation" : "4", "previouslyFormattedCitation" : "&lt;sup&gt;4&lt;/sup&gt;" }, "properties" : { "noteIndex" : 0 }, "schema" : "https://github.com/citation-style-language/schema/raw/master/csl-citation.json" }</w:instrText>
      </w:r>
      <w:r w:rsidR="00883D69">
        <w:rPr>
          <w:vertAlign w:val="superscript"/>
        </w:rPr>
        <w:fldChar w:fldCharType="separate"/>
      </w:r>
      <w:r w:rsidR="00A10E67" w:rsidRPr="00A10E67">
        <w:rPr>
          <w:noProof/>
          <w:vertAlign w:val="superscript"/>
        </w:rPr>
        <w:t>4</w:t>
      </w:r>
      <w:r w:rsidR="00883D69">
        <w:rPr>
          <w:vertAlign w:val="superscript"/>
        </w:rPr>
        <w:fldChar w:fldCharType="end"/>
      </w:r>
      <w:r w:rsidR="00883D69" w:rsidRPr="00883D69">
        <w:rPr>
          <w:vertAlign w:val="superscript"/>
        </w:rPr>
        <w:t>]</w:t>
      </w:r>
      <w:r w:rsidR="00522AB5">
        <w:rPr>
          <w:rFonts w:hint="eastAsia"/>
        </w:rPr>
        <w:t>早由</w:t>
      </w:r>
      <w:proofErr w:type="spellStart"/>
      <w:r w:rsidR="00522AB5">
        <w:t>Fischler</w:t>
      </w:r>
      <w:proofErr w:type="spellEnd"/>
      <w:r w:rsidR="00522AB5">
        <w:t xml:space="preserve"> </w:t>
      </w:r>
      <w:r w:rsidR="00522AB5">
        <w:rPr>
          <w:rFonts w:hint="eastAsia"/>
        </w:rPr>
        <w:t>和</w:t>
      </w:r>
      <w:r w:rsidR="00522AB5">
        <w:t xml:space="preserve"> </w:t>
      </w:r>
      <w:proofErr w:type="spellStart"/>
      <w:r w:rsidR="00522AB5">
        <w:t>Elschlager</w:t>
      </w:r>
      <w:proofErr w:type="spellEnd"/>
      <w:r w:rsidR="00522AB5">
        <w:t xml:space="preserve"> </w:t>
      </w:r>
      <w:r w:rsidR="00D10BA7">
        <w:rPr>
          <w:rFonts w:hint="eastAsia"/>
        </w:rPr>
        <w:t>于</w:t>
      </w:r>
      <w:r w:rsidR="00522AB5">
        <w:rPr>
          <w:rFonts w:hint="eastAsia"/>
        </w:rPr>
        <w:t>1973</w:t>
      </w:r>
      <w:r w:rsidR="00522AB5">
        <w:rPr>
          <w:rFonts w:hint="eastAsia"/>
        </w:rPr>
        <w:t>年提出，这种方法将人体姿态</w:t>
      </w:r>
      <w:r w:rsidR="00D10BA7">
        <w:rPr>
          <w:rFonts w:hint="eastAsia"/>
        </w:rPr>
        <w:t>检测</w:t>
      </w:r>
      <w:r w:rsidR="00522AB5">
        <w:rPr>
          <w:rFonts w:hint="eastAsia"/>
        </w:rPr>
        <w:t>问题转化为能量方程</w:t>
      </w:r>
      <w:r w:rsidR="00D10BA7">
        <w:rPr>
          <w:rFonts w:hint="eastAsia"/>
        </w:rPr>
        <w:t>的</w:t>
      </w:r>
      <w:r w:rsidR="00522AB5">
        <w:rPr>
          <w:rFonts w:hint="eastAsia"/>
        </w:rPr>
        <w:t>最小化问题</w:t>
      </w:r>
      <w:r w:rsidR="00D10BA7">
        <w:rPr>
          <w:rFonts w:hint="eastAsia"/>
        </w:rPr>
        <w:t>。</w:t>
      </w:r>
      <w:r w:rsidR="006B043C">
        <w:rPr>
          <w:rFonts w:hint="eastAsia"/>
        </w:rPr>
        <w:t>后来</w:t>
      </w:r>
      <w:proofErr w:type="spellStart"/>
      <w:r w:rsidR="00D10BA7">
        <w:t>Felzenszwalb</w:t>
      </w:r>
      <w:proofErr w:type="spellEnd"/>
      <w:r w:rsidR="00D10BA7">
        <w:t xml:space="preserve"> </w:t>
      </w:r>
      <w:r w:rsidR="00883D69" w:rsidRPr="00883D69">
        <w:rPr>
          <w:vertAlign w:val="superscript"/>
        </w:rPr>
        <w:t>[</w:t>
      </w:r>
      <w:r w:rsidR="00883D69">
        <w:rPr>
          <w:vertAlign w:val="superscript"/>
        </w:rPr>
        <w:fldChar w:fldCharType="begin" w:fldLock="1"/>
      </w:r>
      <w:r w:rsidR="00A10E67">
        <w:rPr>
          <w:vertAlign w:val="superscript"/>
        </w:rPr>
        <w:instrText>ADDIN CSL_CITATION { "citationItems" : [ { "id" : "ITEM-1", "itemData" : { "DOI" : "10.1023/B:VISI.0000042934.15159.49", "ISBN" : "0920-5691", "ISSN" : "09205691", "abstract" : "The goal of this paper is to recognize various deformable objects from\\r\\nimages. To this end we extend the class of generative probabilistic\\r\\nmodels known as pictorial structures. This class of models is\\r\\nparticularly suited to represent articulated structures, and has\\r\\npreviously been used by Felzenszwalb and Huttenlocher for pose\\r\\nestimation of humans.  We extend pictorial structures in three ways:\\r\\n(i) likelihoods are included for both the boundary and the enclosed\\r\\ntexture of the animal; (ii) a complete graph is modelled (rather than\\r\\na tree structure); (iii) it is demonstrated that the model can be\\r\\nfitted in polynomial time using belief propagation.\\r\\n\\r\\nWe show examples for two types of quadrupeds, cows and horses.  We\\r\\nachieve excellent recognition performance for cows with an equal error\\r\\nrate of 3% for 500 positive and 5000 negative images.", "author" : [ { "dropping-particle" : "", "family" : "Felzenszwalb", "given" : "P F", "non-dropping-particle" : "", "parse-names" : false, "suffix" : "" }, { "dropping-particle" : "", "family" : "Huttenlocher", "given" : "D", "non-dropping-particle" : "", "parse-names" : false, "suffix" : "" } ], "container-title" : "Ijcv", "id" : "ITEM-1", "issue" : "1", "issued" : { "date-parts" : [ [ "2005" ] ] }, "page" : "55-79", "title" : "Pictoral structures for object recognition", "type" : "article-journal", "volume" : "61" }, "uris" : [ "http://www.mendeley.com/documents/?uuid=4f732614-c375-4a3e-b1b6-98ae4dfc09e7" ] } ], "mendeley" : { "formattedCitation" : "&lt;sup&gt;3&lt;/sup&gt;", "plainTextFormattedCitation" : "3", "previouslyFormattedCitation" : "&lt;sup&gt;3&lt;/sup&gt;" }, "properties" : { "noteIndex" : 0 }, "schema" : "https://github.com/citation-style-language/schema/raw/master/csl-citation.json" }</w:instrText>
      </w:r>
      <w:r w:rsidR="00883D69">
        <w:rPr>
          <w:vertAlign w:val="superscript"/>
        </w:rPr>
        <w:fldChar w:fldCharType="separate"/>
      </w:r>
      <w:r w:rsidR="00A10E67" w:rsidRPr="00A10E67">
        <w:rPr>
          <w:noProof/>
          <w:vertAlign w:val="superscript"/>
        </w:rPr>
        <w:t>3</w:t>
      </w:r>
      <w:r w:rsidR="00883D69">
        <w:rPr>
          <w:vertAlign w:val="superscript"/>
        </w:rPr>
        <w:fldChar w:fldCharType="end"/>
      </w:r>
      <w:r w:rsidR="00883D69" w:rsidRPr="00883D69">
        <w:rPr>
          <w:vertAlign w:val="superscript"/>
        </w:rPr>
        <w:t>]</w:t>
      </w:r>
      <w:r w:rsidR="00D10BA7">
        <w:rPr>
          <w:rFonts w:hint="eastAsia"/>
        </w:rPr>
        <w:t>人在此模型的基础上定义了人体姿态。</w:t>
      </w:r>
      <w:proofErr w:type="spellStart"/>
      <w:r w:rsidR="00D10BA7">
        <w:t>Felzenszwalb</w:t>
      </w:r>
      <w:proofErr w:type="spellEnd"/>
      <w:r w:rsidR="00D10BA7">
        <w:rPr>
          <w:rFonts w:hint="eastAsia"/>
        </w:rPr>
        <w:t>的方法虽然只能应用于前景背景</w:t>
      </w:r>
      <w:r w:rsidR="00BE5BDB">
        <w:rPr>
          <w:rFonts w:hint="eastAsia"/>
        </w:rPr>
        <w:t>分离</w:t>
      </w:r>
      <w:r w:rsidR="00D768E1">
        <w:rPr>
          <w:rFonts w:hint="eastAsia"/>
        </w:rPr>
        <w:t>的灰度图像上，但仍为后续研究成果的改进和实现提供了诸多帮助。</w:t>
      </w:r>
    </w:p>
    <w:p w14:paraId="19E01794" w14:textId="66CE861A" w:rsidR="005700F5" w:rsidRDefault="007A3854" w:rsidP="003122B4">
      <w:pPr>
        <w:pStyle w:val="My"/>
      </w:pPr>
      <w:r>
        <w:rPr>
          <w:rFonts w:hint="eastAsia"/>
        </w:rPr>
        <w:t>树结构模型（</w:t>
      </w:r>
      <w:r>
        <w:t>tree-structured model</w:t>
      </w:r>
      <w:r>
        <w:rPr>
          <w:rFonts w:hint="eastAsia"/>
        </w:rPr>
        <w:t>）是</w:t>
      </w:r>
      <w:r>
        <w:rPr>
          <w:rFonts w:hint="eastAsia"/>
        </w:rPr>
        <w:t>PSM</w:t>
      </w:r>
      <w:r>
        <w:rPr>
          <w:rFonts w:hint="eastAsia"/>
        </w:rPr>
        <w:t>的一个特例</w:t>
      </w:r>
      <w:r w:rsidR="000B11CF">
        <w:rPr>
          <w:rFonts w:hint="eastAsia"/>
        </w:rPr>
        <w:t>，无论在</w:t>
      </w:r>
      <w:r w:rsidR="000B11CF">
        <w:rPr>
          <w:rFonts w:hint="eastAsia"/>
        </w:rPr>
        <w:t>2D</w:t>
      </w:r>
      <w:r w:rsidR="000B11CF">
        <w:rPr>
          <w:rFonts w:hint="eastAsia"/>
        </w:rPr>
        <w:t>还是</w:t>
      </w:r>
      <w:r w:rsidR="000B11CF">
        <w:rPr>
          <w:rFonts w:hint="eastAsia"/>
        </w:rPr>
        <w:t>3D</w:t>
      </w:r>
      <w:r w:rsidR="000B11CF">
        <w:rPr>
          <w:rFonts w:hint="eastAsia"/>
        </w:rPr>
        <w:t>上，</w:t>
      </w:r>
      <w:r w:rsidR="00C43F5B">
        <w:rPr>
          <w:rFonts w:hint="eastAsia"/>
        </w:rPr>
        <w:t>都</w:t>
      </w:r>
      <w:r w:rsidR="000B11CF">
        <w:rPr>
          <w:rFonts w:hint="eastAsia"/>
        </w:rPr>
        <w:t>适用于人体姿态检测</w:t>
      </w:r>
      <w:r w:rsidR="00A75B46" w:rsidRPr="00A75B46">
        <w:rPr>
          <w:vertAlign w:val="superscript"/>
        </w:rPr>
        <w:t>[</w:t>
      </w:r>
      <w:r w:rsidR="009A3627">
        <w:fldChar w:fldCharType="begin" w:fldLock="1"/>
      </w:r>
      <w:r w:rsidR="00186B77">
        <w:instrText>ADDIN CSL_CITATION { "citationItems" : [ { "id" : "ITEM-1", "itemData" : { "DOI" : "10.1109/CVPRW.2009.5206754", "ISBN" : "9781424439935", "ISSN" : "1063-6919", "abstract" : "Non-rigid object detection and articulated pose estimation are two related and challenging problems in computer vision. Numerous models have been proposed over the years and often address different special cases, such as pedestrian detection or upper body pose estimation in TV footage. This paper shows that such specialization may not be necessary, and proposes a generic approach based on the pictorial structures framework. We show that the right selection of components for both appearance and spatial modeling is crucial for general applicability and overall performance of the model. The appearance of body parts is modeled using densely sampled shape context descriptors and discriminatively trained AdaBoost classifiers. Furthermore, we interpret the normalized margin of each classifier as likelihood in a generative model. Non-Gaussian relationships between parts are represented as Gaussians in the coordinate system of the joint between parts. The marginal posterior of each part is inferred using belief propagation. We demonstrate that such a model is equally suitable for both detection and pose estimation tasks, outperforming the state of the art on three recently proposed datasets.", "author" : [ { "dropping-particle" : "", "family" : "Andriluka", "given" : "Mykhaylo", "non-dropping-particle" : "", "parse-names" : false, "suffix" : "" }, { "dropping-particle" : "", "family" : "Roth", "given" : "Stefan", "non-dropping-particle" : "", "parse-names" : false, "suffix" : "" }, { "dropping-particle" : "", "family" : "Schiele", "given" : "Bernt", "non-dropping-particle" : "", "parse-names" : false, "suffix" : "" } ], "container-title" : "2009 IEEE Computer Society Conference on Computer Vision and Pattern Recognition Workshops, CVPR Workshops 2009", "id" : "ITEM-1", "issued" : { "date-parts" : [ [ "2009" ] ] }, "page" : "1014-1021", "title" : "Pictorial structures revisited: People detection and articulated pose estimation", "type" : "article-journal" }, "uris" : [ "http://www.mendeley.com/documents/?uuid=45c9a2f2-e0d2-4784-8b4b-2bda23a4df4f" ] }, { "id" : "ITEM-2", "itemData" : { "DOI" : "10.1109/CVPR.2008.4587597", "ISBN" : "9781424422432", "ISSN" : "1063-6919", "PMID" : "20634557", "abstract" : "This paper describes a discriminatively trained, multiscale, deformable\\npart model for object detection. Our system achieves a two-fold improvement\\nin average precision over the best performance in the 2006 PASCAL\\nperson detection challenge. It also outperforms the best results\\nin the 2007 challenge in ten out of twenty categories. The system\\nrelies heavily on deformable parts. While deformable part models\\nhave become quite popular, their value had not been demonstrated\\non difficult benchmarks such as the PASCAL challenge. Our system\\nalso relies heavily on new methods for discriminative training. We\\ncombine a margin-sensitive approach for data mining hard negative\\nexamples with a formalism we call latent SVM. A latent SVM, like\\na hidden CRF, leads to a non-convex training problem. However, a\\nlatent SVM is semi-convex and the training problem becomes convex\\nonce latent information is specified for the positive examples. We\\nbelieve that our training methods will eventually make possible the\\neffective use of more latent information such as hierarchical (grammar)\\nmodels and models involving latent three dimensional pose. View full\\nabstract", "author" : [ { "dropping-particle" : "", "family" : "Felzenszwalb", "given" : "Pedro", "non-dropping-particle" : "", "parse-names" : false, "suffix" : "" }, { "dropping-particle" : "", "family" : "McAllester", "given" : "David", "non-dropping-particle" : "", "parse-names" : false, "suffix" : "" }, { "dropping-particle" : "", "family" : "Ramanan", "given" : "Deva", "non-dropping-particle" : "", "parse-names" : false, "suffix" : "" } ], "container-title" : "Cvpr", "id" : "ITEM-2", "issued" : { "date-parts" : [ [ "2008" ] ] }, "page" : "1-8", "title" : "A Discriminatively Trained, Multiscaled, Deformable Part Model", "type" : "article-journal" }, "uris" : [ "http://www.mendeley.com/documents/?uuid=a7c38524-9975-4e9c-b62d-f6dfcd2b6406" ] }, { "id" : "ITEM-3", "itemData" : { "DOI" : "10.1109/CVPR.2010.5540156", "ISBN" : "978-1-4244-6984-0", "ISSN" : "1063-6919", "abstract" : "Automatic recovery of 3D human pose from monocular image sequences is a\\nchallenging and important research topic with numerous applications.\\nAlthough current methods are able to recover 3D pose for a single person\\nin controlled environments, they are severely challenged by real-world\\nscenarios, such as crowded street scenes. To address this problem, we\\npropose a three-stage process building on a number of recent advances.\\nThe first stage obtains an initial estimate of the 2D articulation and\\nviewpoint of the person from single frames. The second stage allows\\nearly data association across frames based on tracking-by-detection.\\nThese two stages successfully accumulate the available 2D image evidence\\ninto robust estimates of 2D limb positions over short image sequences (=\\ntracklets). The third and final stage uses those tracklet-based\\nestimates as robust image observations to reliably recover 3D pose. We\\ndemonstrate state-of-the-art performance on the HumanEva II benchmark,\\nand also show the applicability of our approach to articulated 3D\\ntracking in realistic street conditions.", "author" : [ { "dropping-particle" : "", "family" : "Andriluka", "given" : "Mykhaylo", "non-dropping-particle" : "", "parse-names" : false, "suffix" : "" }, { "dropping-particle" : "", "family" : "Roth", "given" : "Stefan", "non-dropping-particle" : "", "parse-names" : false, "suffix" : "" }, { "dropping-particle" : "", "family" : "Schiele", "given" : "Bernt", "non-dropping-particle" : "", "parse-names" : false, "suffix" : "" } ], "container-title" : "2010 Ieee Conference on Computer Vision and Pattern Recognition (Cvpr)", "id" : "ITEM-3", "issue" : "2", "issued" : { "date-parts" : [ [ "2010" ] ] }, "page" : "623-630", "title" : "Monocular 3D Pose Estimation and Tracking by Detection", "type" : "article-journal" }, "uris" : [ "http://www.mendeley.com/documents/?uuid=7096c6bb-3954-462b-9e15-474269bacc52" ] }, { "id" : "ITEM-4", "itemData" : { "author" : [ { "dropping-particle" : "", "family" : "Yang", "given" : "Yi", "non-dropping-particle" : "", "parse-names" : false, "suffix" : "" }, { "dropping-particle" : "", "family" : "Ramanan", "given" : "Deva", "non-dropping-particle" : "", "parse-names" : false, "suffix" : "" } ], "container-title" : "Computer Vision and Pattern \u2026", "id" : "ITEM-4", "issued" : { "date-parts" : [ [ "2011" ] ] }, "title" : "Articulated pose estimation with \ufb02exible mixtures-of-parts", "type" : "article-journal" }, "uris" : [ "http://www.mendeley.com/documents/?uuid=954cb903-c76f-4890-b674-7208f9a6e0b1" ] }, { "id" : "ITEM-5", "itemData" : { "DOI" : "10.1109/CVPR.2010.5540182", "ISBN" : "9781424469840", "ISSN" : "10636919", "abstract" : "Pictorial structure (PS) models are extensively used for part-based recognition of scenes, people, animals and multi-part objects. To achieve tractability, the structure and parameterization of the model is often restricted, for example, by assuming tree dependency structure and unimodal, data-independent pairwise interactions. These expressivity restrictions fail to capture important patterns in the data. On the other hand, local methods such as nearest-neighbor classification and kernel density estimation provide non-parametric flexibility but require large amounts of data to generalize well. We propose a simple semi-parametric approach that combines the tractability of pictorial structure inference with the flexibility of non-parametric methods by expressing a subset of model parameters as kernel regression estimates from a learned sparse set of exemplars. This yields query-specific, image-dependent pose priors. We develop an effective shape-based kernel for upper-body pose similarity and propose a leave-one-out loss function for learning a sparse subset of exemplars for kernel regression. We apply our techniques to two challenging datasets of human figure parsing and advance the state-of-the-art (from 80% to 86% on the Buffy dataset), while using only 15% of the training data as exemplars.", "author" : [ { "dropping-particle" : "", "family" : "Sapp", "given" : "Benjamin", "non-dropping-particle" : "", "parse-names" : false, "suffix" : "" }, { "dropping-particle" : "", "family" : "Jordan", "given" : "Chris", "non-dropping-particle" : "", "parse-names" : false, "suffix" : "" }, { "dropping-particle" : "", "family" : "Taskar", "given" : "Ben", "non-dropping-particle" : "", "parse-names" : false, "suffix" : "" } ], "container-title" : "Proceedings of the IEEE Computer Society Conference on Computer Vision and Pattern Recognition", "id" : "ITEM-5", "issue" : "June 2010", "issued" : { "date-parts" : [ [ "2010" ] ] }, "page" : "422-429", "title" : "Adaptive pose priors for pictorial structures", "type" : "article-journal" }, "uris" : [ "http://www.mendeley.com/documents/?uuid=1a1f6ff0-40f9-443c-bb26-5b3bfdb7e275" ] }, { "id" : "ITEM-6", "itemData" : { "DOI" : "10.1109/CVPR.2015.7299020", "ISBN" : "9781467369640", "ISSN" : "10636919", "abstract" : "This paper presents an approach to parsing humans when there is significant occlusion. We model humans using a graphical model which has a tree structure building on recent work [32, 6] and exploit the connectivity prior that, even in presence of occlusion, the visible nodes form a connected subtree of the graphical model. We call each connected subtree a flexible composition of object parts. This involves a novel method for learning occlusion cues. During inference we need to search over a mixture of different flexible models. By exploiting part sharing, we show that this inference can be done extremely efficiently requiring only twice as many computations as searching for the entire object (i.e., not modeling occlusion). We evaluate our model on the standard benchmarked \"We Are Family\" Stickmen dataset and obtain significant performance improvements over the best alternative algorithms.", "author" : [ { "dropping-particle" : "", "family" : "Chen", "given" : "Xianjie", "non-dropping-particle" : "", "parse-names" : false, "suffix" : "" }, { "dropping-particle" : "", "family" : "Yuille", "given" : "Alan", "non-dropping-particle" : "", "parse-names" : false, "suffix" : "" } ], "container-title" : "Proceedings of the IEEE Computer Society Conference on Computer Vision and Pattern Recognition", "id" : "ITEM-6", "issue" : "034", "issued" : { "date-parts" : [ [ "2015" ] ] }, "page" : "3945-3954", "title" : "Parsing occluded people by flexible compositions", "type" : "article-journal", "volume" : "07-12-June" }, "uris" : [ "http://www.mendeley.com/documents/?uuid=24e1b701-b929-4154-a9be-5b5b274927ed" ] }, { "id" : "ITEM-7", "itemData" : { "DOI" : "10.1109/CVPR.2010.5540156", "ISBN" : "978-1-4244-6984-0", "ISSN" : "10636919", "abstract" : "Automatic recovery of 3D human pose from monocular image sequences is a challenging and important research topic with numerous applications. Although current methods are able to recover 3D pose for a single person in controlled environments, they are severely challenged by real-world scenarios, such as crowded street scenes. To address this problem, we propose a three-stage process building on a number of recent advances. The first stage obtains an initial estimate of the 2D articulation and viewpoint of the person from single frames. The second stage allows early data association across frames based on tracking-by-detection. These two stages successfully accumulate the available 2D image evidence into robust estimates of 2D limb positions over short image sequences (= tracklets). The third and final stage uses those tracklet-based estimates as robust image observations to reliably recover 3D pose. We demonstrate state-of-the-art performance on the HumanEva II benchmark, and also show the applicability of our approach to articulated 3D tracking in realistic street conditions.", "author" : [ { "dropping-particle" : "", "family" : "Andriluka", "given" : "Mykhaylo", "non-dropping-particle" : "", "parse-names" : false, "suffix" : "" }, { "dropping-particle" : "", "family" : "Roth", "given" : "Stefan", "non-dropping-particle" : "", "parse-names" : false, "suffix" : "" }, { "dropping-particle" : "", "family" : "Schiele", "given" : "Bernt", "non-dropping-particle" : "", "parse-names" : false, "suffix" : "" } ], "container-title" : "2010 IEEE Computer Society Conference on Computer Vision and Pattern Recognition", "id" : "ITEM-7", "issue" : "2", "issued" : { "date-parts" : [ [ "2010" ] ] }, "page" : "623-630", "title" : "Monocular 3D pose estimation and tracking by detection", "type" : "article-journal" }, "uris" : [ "http://www.mendeley.com/documents/?uuid=cca53141-d87e-420f-b345-4e7fcdf65770" ] }, { "id" : "ITEM-8", "itemData" : { "DOI" : "4E81F44D-B885-4A86-B3BB-ACD954C51B4D", "ISBN" : "0162-8828", "ISSN" : "1939-3539", "PMID" : "23248128", "abstract" : "We describe a method for articulated human detection and human pose estimation in static images based on a new representation of deformable part models. Rather than modeling articulation using a family of warped (rotated and foreshortened) templates, we use a mixture of small, non-oriented parts. We describe a general, flexible mixture model that jointly captures spatial relations between part locations and co-occurence relations between part mixtures, augmenting standard pictorial structure models that encode just spatial relations. Our models have several notable properties: (1) they efficiently model articulation by sharing computation across similar warps (2) they efficiently model an exponentially-large set of global mixtures through composition of local mixtures and (3) they capture the dependency of global geometry on local appearance (parts look different at different locations). When relations are tree-structured, our models can be efficiently optimized with dynamic programming. We introduce novel criteria for evaluating pose estimation and human detection, both separately and jointly. We show that currently-used evaluation criteria may conflate these two issues. We present experimental results on standard benchmarks that suggest our approach is the state-of-the-art system for pose estimation, improving past work on the challenging Parse and Buffy datasets, while being orders of magnitude faster.", "author" : [ { "dropping-particle" : "", "family" : "Yang", "given" : "Yi", "non-dropping-particle" : "", "parse-names" : false, "suffix" : "" }, { "dropping-particle" : "", "family" : "Ramanan", "given" : "Deva", "non-dropping-particle" : "", "parse-names" : false, "suffix" : "" } ], "container-title" : "IEEE transactions on pattern analysis and machine intelligence", "id" : "ITEM-8", "issued" : { "date-parts" : [ [ "2012" ] ] }, "page" : "1-15", "title" : "Articulated Human Detection with Flexible Mixtures-of-Parts.", "type" : "article-journal" }, "uris" : [ "http://www.mendeley.com/documents/?uuid=526704cb-6a77-4507-9255-c9b344d2a6f9" ] }, { "id" : "ITEM-9", "itemData" : { "DOI" : "10.1109/TPAMI.2009.167", "ISBN" : "0162-8828 VO - 32", "ISSN" : "1939-3539", "PMID" : "20634557", "abstract" : "We describe an object detection system based on mixtures of multiscale deformable part models. Our system is able to represent highly variable object classes and achieves state-of-the-art results in the PASCAL object detection challenges. While deformable part models have become quite popular, their value had not been demonstrated on difficult benchmarks such as the PASCAL datasets. Our system relies on new methods for discriminative training with partially labeled data. We combine a margin- sensitive approach for data-mining hard negative examples with a formalism we call latent SVM. A latent SVM is a reformulation of MI-SVM in terms of latent variables. A latent SVM is semi-convex and the training problem becomes convex once latent information is specified for the positive examples. This leads to an iterative training algorithm that alternates between fixing latent values for positive examples and optimizing the latent SVM objective function.", "author" : [ { "dropping-particle" : "", "family" : "Felzenszwalb", "given" : "Pedro F", "non-dropping-particle" : "", "parse-names" : false, "suffix" : "" }, { "dropping-particle" : "", "family" : "Girshick", "given" : "Ross B", "non-dropping-particle" : "", "parse-names" : false, "suffix" : "" }, { "dropping-particle" : "", "family" : "Mcallester", "given" : "David", "non-dropping-particle" : "", "parse-names" : false, "suffix" : "" }, { "dropping-particle" : "", "family" : "Ramanan", "given" : "Deva", "non-dropping-particle" : "", "parse-names" : false, "suffix" : "" } ], "container-title" : "IEEE Transactions on Pattern Analysis and Machine Intelligence", "id" : "ITEM-9", "issue" : "9", "issued" : { "date-parts" : [ [ "2009" ] ] }, "page" : "1-20", "title" : "Object Detection with Discriminatively Trained Part Based Models", "type" : "article-journal", "volume" : "32" }, "uris" : [ "http://www.mendeley.com/documents/?uuid=d054dd67-3370-4c2a-a73e-7c79044f2ebb" ] } ], "mendeley" : { "formattedCitation" : "&lt;sup&gt;5\u201313&lt;/sup&gt;", "plainTextFormattedCitation" : "5\u201313", "previouslyFormattedCitation" : "&lt;sup&gt;5\u201313&lt;/sup&gt;" }, "properties" : { "noteIndex" : 0 }, "schema" : "https://github.com/citation-style-language/schema/raw/master/csl-citation.json" }</w:instrText>
      </w:r>
      <w:r w:rsidR="009A3627">
        <w:fldChar w:fldCharType="separate"/>
      </w:r>
      <w:r w:rsidR="00A10E67" w:rsidRPr="00A10E67">
        <w:rPr>
          <w:noProof/>
          <w:vertAlign w:val="superscript"/>
        </w:rPr>
        <w:t>5–13</w:t>
      </w:r>
      <w:r w:rsidR="009A3627">
        <w:fldChar w:fldCharType="end"/>
      </w:r>
      <w:r w:rsidR="00A75B46" w:rsidRPr="00A75B46">
        <w:rPr>
          <w:vertAlign w:val="superscript"/>
        </w:rPr>
        <w:t>]</w:t>
      </w:r>
      <w:r w:rsidR="000B11CF">
        <w:rPr>
          <w:rFonts w:hint="eastAsia"/>
        </w:rPr>
        <w:t>。</w:t>
      </w:r>
      <w:r w:rsidR="00C43F5B">
        <w:rPr>
          <w:rFonts w:hint="eastAsia"/>
        </w:rPr>
        <w:t>然而运动树结构模型在表示身体部位之间的依赖关系时有一定的局限性。此外，当遮挡存在的情况下，身体部位完全无法检测</w:t>
      </w:r>
      <w:r w:rsidR="00A620DD" w:rsidRPr="00A620DD">
        <w:rPr>
          <w:vertAlign w:val="superscript"/>
        </w:rPr>
        <w:t>[</w:t>
      </w:r>
      <w:r w:rsidR="00A620DD">
        <w:rPr>
          <w:vertAlign w:val="superscript"/>
        </w:rPr>
        <w:fldChar w:fldCharType="begin" w:fldLock="1"/>
      </w:r>
      <w:r w:rsidR="00A10E67">
        <w:rPr>
          <w:vertAlign w:val="superscript"/>
        </w:rPr>
        <w:instrText>ADDIN CSL_CITATION { "citationItems" : [ { "id" : "ITEM-1", "itemData" : { "DOI" : "10.1109/CVPR.2013.478", "ISBN" : "978-0-7695-4989-7", "abstract" : "The human body is structurally symmetric. Tracking by detection approaches for human pose suffer from double counting, where the same image evidence is used to explain two separate but symmetric parts, such as the left and right feet. Double counting, if left unaddressed can critically affect subsequent processes, such as action recognition, affordance estimation, and pose reconstruction. In this work, we present an occlusion aware algorithm for tracking human pose in an image sequence, that addresses the problem of double counting. Our key insight is that tracking human pose can be cast as a multi-target tracking problem where the \u201dtargets\u201d are related by an underlying articulated structure. The human body is modeled as a combination of singleton parts (such as the head and neck) and symmetric pairs of parts (such as the shoulders, knees, and feet). Symmetric body parts are jointly tracked with mutual exclusion constraints to prevent double counting by reasoning about occlusion. We evaluate our algorithm on an outdoor dataset with natural background clutter, a standard indoor dataset (HumanEva-I), and compare against a state of the art pose estimation algorithm. View full abstract", "author" : [ { "dropping-particle" : "", "family" : "Kanade", "given" : "Takeo", "non-dropping-particle" : "", "parse-names" : false, "suffix" : "" }, { "dropping-particle" : "", "family" : "Ramakrishna", "given" : "Varun", "non-dropping-particle" : "", "parse-names" : false, "suffix" : "" }, { "dropping-particle" : "", "family" : "Sheikh", "given" : "Yaser", "non-dropping-particle" : "", "parse-names" : false, "suffix" : "" }, { "dropping-particle" : "", "family" : "Kanade", "given" : "Takeo", "non-dropping-particle" : "", "parse-names" : false, "suffix" : "" }, { "dropping-particle" : "", "family" : "Sheikh", "given" : "Yaser", "non-dropping-particle" : "", "parse-names" : false, "suffix" : "" } ], "container-title" : "Computer Vision and Pattern Recognition (CVPR), 2013 IEEE Conference on", "id" : "ITEM-1", "issued" : { "date-parts" : [ [ "2013" ] ] }, "page" : "3728-3735", "title" : "Tracking Human Pose by Tracking Symmetric Parts", "type" : "article-journal" }, "uris" : [ "http://www.mendeley.com/documents/?uuid=15646ff7-3ff8-4036-9662-be153cfc4343" ] } ], "mendeley" : { "formattedCitation" : "&lt;sup&gt;14&lt;/sup&gt;", "plainTextFormattedCitation" : "14", "previouslyFormattedCitation" : "&lt;sup&gt;14&lt;/sup&gt;" }, "properties" : { "noteIndex" : 0 }, "schema" : "https://github.com/citation-style-language/schema/raw/master/csl-citation.json" }</w:instrText>
      </w:r>
      <w:r w:rsidR="00A620DD">
        <w:rPr>
          <w:vertAlign w:val="superscript"/>
        </w:rPr>
        <w:fldChar w:fldCharType="separate"/>
      </w:r>
      <w:r w:rsidR="00A10E67" w:rsidRPr="00A10E67">
        <w:rPr>
          <w:noProof/>
          <w:vertAlign w:val="superscript"/>
        </w:rPr>
        <w:t>14</w:t>
      </w:r>
      <w:r w:rsidR="00A620DD">
        <w:rPr>
          <w:vertAlign w:val="superscript"/>
        </w:rPr>
        <w:fldChar w:fldCharType="end"/>
      </w:r>
      <w:r w:rsidR="00A620DD" w:rsidRPr="00A620DD">
        <w:rPr>
          <w:vertAlign w:val="superscript"/>
        </w:rPr>
        <w:t>]</w:t>
      </w:r>
      <w:r w:rsidR="00C43F5B">
        <w:rPr>
          <w:rFonts w:hint="eastAsia"/>
        </w:rPr>
        <w:t>。</w:t>
      </w:r>
      <w:r w:rsidR="00431FB1">
        <w:rPr>
          <w:rFonts w:hint="eastAsia"/>
        </w:rPr>
        <w:t>针对运动树结构模型的局限性，后续许多研究提出在树结构模型上的改进方法。</w:t>
      </w:r>
      <w:r w:rsidR="00A10E67">
        <w:rPr>
          <w:rFonts w:hint="eastAsia"/>
        </w:rPr>
        <w:t>Wang</w:t>
      </w:r>
      <w:r w:rsidR="005D1DD3">
        <w:rPr>
          <w:rFonts w:hint="eastAsia"/>
        </w:rPr>
        <w:t>等人</w:t>
      </w:r>
      <w:r w:rsidR="00A10E67" w:rsidRPr="00A620DD">
        <w:rPr>
          <w:vertAlign w:val="superscript"/>
        </w:rPr>
        <w:t>[</w:t>
      </w:r>
      <w:r w:rsidR="00A10E67">
        <w:rPr>
          <w:vertAlign w:val="superscript"/>
        </w:rPr>
        <w:fldChar w:fldCharType="begin" w:fldLock="1"/>
      </w:r>
      <w:r w:rsidR="00AF21B5">
        <w:rPr>
          <w:vertAlign w:val="superscript"/>
        </w:rPr>
        <w:instrText>ADDIN CSL_CITATION { "citationItems" : [ { "id" : "ITEM-1", "itemData" : { "author" : [ { "dropping-particle" : "", "family" : "Wang", "given" : "Yang", "non-dropping-particle" : "", "parse-names" : false, "suffix" : "" }, { "dropping-particle" : "", "family" : "Mori", "given" : "Greg", "non-dropping-particle" : "", "parse-names" : false, "suffix" : "" } ], "container-title" : "Constraints", "id" : "ITEM-1", "issued" : { "date-parts" : [ [ "2008" ] ] }, "page" : "710-724", "title" : "Multiple Tree Models for Occlusion and Spatial Constraints in Human Pose Estimation", "type" : "article-journal" }, "uris" : [ "http://www.mendeley.com/documents/?uuid=b26b42b9-1c19-4d6e-8cb1-eea52dd4c31a" ] } ], "mendeley" : { "formattedCitation" : "&lt;sup&gt;15&lt;/sup&gt;", "plainTextFormattedCitation" : "15", "previouslyFormattedCitation" : "&lt;sup&gt;15&lt;/sup&gt;" }, "properties" : { "noteIndex" : 0 }, "schema" : "https://github.com/citation-style-language/schema/raw/master/csl-citation.json" }</w:instrText>
      </w:r>
      <w:r w:rsidR="00A10E67">
        <w:rPr>
          <w:vertAlign w:val="superscript"/>
        </w:rPr>
        <w:fldChar w:fldCharType="separate"/>
      </w:r>
      <w:r w:rsidR="00A10E67" w:rsidRPr="00A10E67">
        <w:rPr>
          <w:noProof/>
          <w:vertAlign w:val="superscript"/>
        </w:rPr>
        <w:t>15</w:t>
      </w:r>
      <w:r w:rsidR="00A10E67">
        <w:rPr>
          <w:vertAlign w:val="superscript"/>
        </w:rPr>
        <w:fldChar w:fldCharType="end"/>
      </w:r>
      <w:r w:rsidR="00A10E67" w:rsidRPr="00A620DD">
        <w:rPr>
          <w:vertAlign w:val="superscript"/>
        </w:rPr>
        <w:t>]</w:t>
      </w:r>
      <w:r w:rsidR="005D1DD3">
        <w:rPr>
          <w:rFonts w:hint="eastAsia"/>
        </w:rPr>
        <w:t>通过添加不同形状的树结构模型来解决缺少模型描述符的问题。</w:t>
      </w:r>
      <w:commentRangeStart w:id="2"/>
      <w:r w:rsidR="005D1DD3">
        <w:rPr>
          <w:rFonts w:hint="eastAsia"/>
        </w:rPr>
        <w:t>［］</w:t>
      </w:r>
      <w:commentRangeEnd w:id="2"/>
      <w:r w:rsidR="00A10E67">
        <w:rPr>
          <w:rStyle w:val="CommentReference"/>
          <w:rFonts w:asciiTheme="minorHAnsi" w:eastAsiaTheme="minorEastAsia" w:hAnsiTheme="minorHAnsi" w:cstheme="minorBidi"/>
          <w:kern w:val="0"/>
        </w:rPr>
        <w:commentReference w:id="2"/>
      </w:r>
      <w:r w:rsidR="005D1DD3">
        <w:rPr>
          <w:rFonts w:hint="eastAsia"/>
        </w:rPr>
        <w:t>等人通过改变目标函数来建立不同身体部位之间的</w:t>
      </w:r>
      <w:r w:rsidR="005D1DD3" w:rsidRPr="005D1DD3">
        <w:rPr>
          <w:rFonts w:hint="eastAsia"/>
        </w:rPr>
        <w:t>空间约束</w:t>
      </w:r>
      <w:r w:rsidR="005D1DD3">
        <w:rPr>
          <w:rFonts w:hint="eastAsia"/>
        </w:rPr>
        <w:t>关系。</w:t>
      </w:r>
      <w:r w:rsidR="00AF21B5">
        <w:t>Sapp</w:t>
      </w:r>
      <w:r w:rsidR="00AF21B5">
        <w:rPr>
          <w:rFonts w:hint="eastAsia"/>
        </w:rPr>
        <w:t>等人</w:t>
      </w:r>
      <w:r w:rsidR="00AF21B5" w:rsidRPr="00AF21B5">
        <w:rPr>
          <w:vertAlign w:val="superscript"/>
        </w:rPr>
        <w:t xml:space="preserve"> [</w:t>
      </w:r>
      <w:r w:rsidR="00AF21B5">
        <w:rPr>
          <w:vertAlign w:val="superscript"/>
        </w:rPr>
        <w:fldChar w:fldCharType="begin" w:fldLock="1"/>
      </w:r>
      <w:r w:rsidR="000167F2">
        <w:rPr>
          <w:vertAlign w:val="superscript"/>
        </w:rPr>
        <w:instrText>ADDIN CSL_CITATION { "citationItems" : [ { "id" : "ITEM-1", "itemData" : { "DOI" : "10.1109/CVPR.2013.471", "ISBN" : "978-0-7695-4989-7", "ISSN" : "10636919", "abstract" : "We propose a multimodal, decomposable model for articulated human pose estimation in monocular images. A typical approach to this problem is to use a linear structured model, which struggles to capture the wide range of appearance present in realistic, unconstrained images. In this paper, we instead propose a model of human pose that explicitly captures a variety of pose modes. Unlike other multimodal models, our approach includes both global and local pose cues and uses a convex objective and joint training for mode selection and pose estimation. We also employ a cascaded mode selection step which controls the trade-off between speed and accuracy, yielding a 5x speedup in inference and learning. Our model outperforms state-of-the-art approaches across the accuracy-speed trade-off curve for several pose datasets. This includes our newly-collected dataset of people in movies, FLIC, which contains an order of magnitude more labeled data for training and testing than existing datasets. View full abstract", "author" : [ { "dropping-particle" : "", "family" : "Sapp", "given" : "Ben", "non-dropping-particle" : "", "parse-names" : false, "suffix" : "" }, { "dropping-particle" : "", "family" : "Taskar", "given" : "Ben", "non-dropping-particle" : "", "parse-names" : false, "suffix" : "" } ], "container-title" : "Proceedings of the IEEE Computer Society Conference on Computer  Vision and Pattern Recognition", "id" : "ITEM-1", "issued" : { "date-parts" : [ [ "2013" ] ] }, "page" : "3674-3681", "title" : "MODEC: Multimodal decomposable models for human pose estimation", "type" : "article-journal" }, "uris" : [ "http://www.mendeley.com/documents/?uuid=6740e442-6a0b-44ea-9652-c69c2ae24fea" ] } ], "mendeley" : { "formattedCitation" : "&lt;sup&gt;16&lt;/sup&gt;", "plainTextFormattedCitation" : "16", "previouslyFormattedCitation" : "&lt;sup&gt;16&lt;/sup&gt;" }, "properties" : { "noteIndex" : 0 }, "schema" : "https://github.com/citation-style-language/schema/raw/master/csl-citation.json" }</w:instrText>
      </w:r>
      <w:r w:rsidR="00AF21B5">
        <w:rPr>
          <w:vertAlign w:val="superscript"/>
        </w:rPr>
        <w:fldChar w:fldCharType="separate"/>
      </w:r>
      <w:r w:rsidR="00AF21B5" w:rsidRPr="00AF21B5">
        <w:rPr>
          <w:noProof/>
          <w:vertAlign w:val="superscript"/>
        </w:rPr>
        <w:t>16</w:t>
      </w:r>
      <w:r w:rsidR="00AF21B5">
        <w:rPr>
          <w:vertAlign w:val="superscript"/>
        </w:rPr>
        <w:fldChar w:fldCharType="end"/>
      </w:r>
      <w:r w:rsidR="00AF21B5" w:rsidRPr="00AF21B5">
        <w:rPr>
          <w:vertAlign w:val="superscript"/>
        </w:rPr>
        <w:t>]</w:t>
      </w:r>
      <w:r w:rsidR="005D1DD3" w:rsidRPr="005D1DD3">
        <w:rPr>
          <w:rFonts w:hint="eastAsia"/>
        </w:rPr>
        <w:t>通过添加模型的状态来增强</w:t>
      </w:r>
      <w:r w:rsidR="00F76D57">
        <w:rPr>
          <w:rFonts w:hint="eastAsia"/>
        </w:rPr>
        <w:t>模型的表达</w:t>
      </w:r>
      <w:r w:rsidR="005D1DD3" w:rsidRPr="005D1DD3">
        <w:rPr>
          <w:rFonts w:hint="eastAsia"/>
        </w:rPr>
        <w:t>能力。</w:t>
      </w:r>
      <w:r w:rsidR="008B5CB1">
        <w:t>Wang</w:t>
      </w:r>
      <w:r w:rsidR="008B5CB1">
        <w:rPr>
          <w:rFonts w:hint="eastAsia"/>
        </w:rPr>
        <w:t>等人</w:t>
      </w:r>
      <w:r w:rsidR="008B5CB1" w:rsidRPr="008B5CB1">
        <w:rPr>
          <w:vertAlign w:val="superscript"/>
        </w:rPr>
        <w:t>[</w:t>
      </w:r>
      <w:r w:rsidR="008B5CB1">
        <w:rPr>
          <w:vertAlign w:val="superscript"/>
        </w:rPr>
        <w:fldChar w:fldCharType="begin" w:fldLock="1"/>
      </w:r>
      <w:r w:rsidR="008B5CB1">
        <w:rPr>
          <w:vertAlign w:val="superscript"/>
        </w:rPr>
        <w:instrText>ADDIN CSL_CITATION { "citationItems" : [ { "id" : "ITEM-1", "itemData" : { "author" : [ { "dropping-particle" : "", "family" : "Wang", "given" : "Yang", "non-dropping-particle" : "", "parse-names" : false, "suffix" : "" }, { "dropping-particle" : "", "family" : "Mori", "given" : "Greg", "non-dropping-particle" : "", "parse-names" : false, "suffix" : "" } ], "container-title" : "Constraints", "id" : "ITEM-1", "issued" : { "date-parts" : [ [ "2008" ] ] }, "page" : "710-724", "title" : "Multiple Tree Models for Occlusion and Spatial Constraints in Human Pose Estimation", "type" : "article-journal" }, "uris" : [ "http://www.mendeley.com/documents/?uuid=b26b42b9-1c19-4d6e-8cb1-eea52dd4c31a" ] } ], "mendeley" : { "formattedCitation" : "&lt;sup&gt;15&lt;/sup&gt;", "plainTextFormattedCitation" : "15", "previouslyFormattedCitation" : "&lt;sup&gt;15&lt;/sup&gt;" }, "properties" : { "noteIndex" : 0 }, "schema" : "https://github.com/citation-style-language/schema/raw/master/csl-citation.json" }</w:instrText>
      </w:r>
      <w:r w:rsidR="008B5CB1">
        <w:rPr>
          <w:vertAlign w:val="superscript"/>
        </w:rPr>
        <w:fldChar w:fldCharType="separate"/>
      </w:r>
      <w:r w:rsidR="008B5CB1" w:rsidRPr="008B5CB1">
        <w:rPr>
          <w:noProof/>
          <w:vertAlign w:val="superscript"/>
        </w:rPr>
        <w:t>15</w:t>
      </w:r>
      <w:r w:rsidR="008B5CB1">
        <w:rPr>
          <w:vertAlign w:val="superscript"/>
        </w:rPr>
        <w:fldChar w:fldCharType="end"/>
      </w:r>
      <w:r w:rsidR="008B5CB1" w:rsidRPr="008B5CB1">
        <w:rPr>
          <w:vertAlign w:val="superscript"/>
        </w:rPr>
        <w:t>]</w:t>
      </w:r>
      <w:r w:rsidR="008B5CB1">
        <w:rPr>
          <w:rFonts w:hint="eastAsia"/>
        </w:rPr>
        <w:t>和</w:t>
      </w:r>
      <w:proofErr w:type="spellStart"/>
      <w:r w:rsidR="008B5CB1">
        <w:rPr>
          <w:rFonts w:hint="eastAsia"/>
        </w:rPr>
        <w:t>Ko</w:t>
      </w:r>
      <w:r w:rsidR="008B5CB1">
        <w:t>modakis</w:t>
      </w:r>
      <w:proofErr w:type="spellEnd"/>
      <w:r w:rsidR="008B5CB1">
        <w:rPr>
          <w:rFonts w:hint="eastAsia"/>
        </w:rPr>
        <w:t>等人</w:t>
      </w:r>
      <w:r w:rsidR="000167F2" w:rsidRPr="000167F2">
        <w:rPr>
          <w:vertAlign w:val="superscript"/>
        </w:rPr>
        <w:t>[</w:t>
      </w:r>
      <w:r w:rsidR="00186B77">
        <w:fldChar w:fldCharType="begin" w:fldLock="1"/>
      </w:r>
      <w:r w:rsidR="008B5CB1">
        <w:instrText>ADDIN CSL_CITATION { "citationItems" : [ { "id" : "ITEM-1", "itemData" : { "DOI" : "10.1109/TPAMI.2010.108", "ISBN" : "0162-8828 VO  - 33", "ISSN" : "01628828", "PMID" : "20479493", "abstract" : "This paper introduces a new rigorous theoretical framework to address discrete MRF-based optimization in computer vision. Such a framework exploits the powerful technique of Dual Decomposition. It is based on a projected subgradient scheme that attempts to solve an MRF optimization problem by first decomposing it into a set of appropriately chosen subproblems, and then combining their solutions in a principled way. In order to determine the limits of this method, we analyze the conditions that these subproblems have to satisfy and demonstrate the extreme generality and flexibility of such an approach. We thus show that by appropriately choosing what subproblems to use, one can design novel and very powerful MRF optimization algorithms. For instance, in this manner we are able to derive algorithms that: 1) generalize and extend state-of-the-art message-passing methods, 2) optimize very tight LP-relaxations to MRF optimization, and 3) take full advantage of the special structure that may exist in particular MRFs, allowing the use of efficient inference techniques such as, e.g., graph-cut-based methods. Theoretical analysis on the bounds related with the different algorithms derived from our framework and experimental results/comparisons using synthetic and real data for a variety of tasks in computer vision demonstrate the extreme potentials of our approach.", "author" : [ { "dropping-particle" : "", "family" : "Komodakis", "given" : "Nikos", "non-dropping-particle" : "", "parse-names" : false, "suffix" : "" }, { "dropping-particle" : "", "family" : "Paragios", "given" : "Nikos", "non-dropping-particle" : "", "parse-names" : false, "suffix" : "" }, { "dropping-particle" : "", "family" : "Tziritas", "given" : "Georgios", "non-dropping-particle" : "", "parse-names" : false, "suffix" : "" } ], "container-title" : "IEEE Transactions on Pattern Analysis and Machine Intelligence", "id" : "ITEM-1", "issue" : "3", "issued" : { "date-parts" : [ [ "2011" ] ] }, "page" : "531-552", "title" : "MRF energy minimization and beyond via dual decomposition", "type" : "article-journal", "volume" : "33" }, "uris" : [ "http://www.mendeley.com/documents/?uuid=42170997-6771-457a-8de1-02997fcc7913" ] } ], "mendeley" : { "formattedCitation" : "&lt;sup&gt;17&lt;/sup&gt;", "plainTextFormattedCitation" : "17", "previouslyFormattedCitation" : "&lt;sup&gt;17&lt;/sup&gt;" }, "properties" : { "noteIndex" : 0 }, "schema" : "https://github.com/citation-style-language/schema/raw/master/csl-citation.json" }</w:instrText>
      </w:r>
      <w:r w:rsidR="00186B77">
        <w:fldChar w:fldCharType="separate"/>
      </w:r>
      <w:r w:rsidR="008B5CB1" w:rsidRPr="008B5CB1">
        <w:rPr>
          <w:noProof/>
          <w:vertAlign w:val="superscript"/>
        </w:rPr>
        <w:t>17</w:t>
      </w:r>
      <w:r w:rsidR="00186B77">
        <w:fldChar w:fldCharType="end"/>
      </w:r>
      <w:r w:rsidR="000167F2" w:rsidRPr="000167F2">
        <w:rPr>
          <w:vertAlign w:val="superscript"/>
        </w:rPr>
        <w:t>]</w:t>
      </w:r>
      <w:r w:rsidR="00186B77" w:rsidRPr="005D1DD3">
        <w:rPr>
          <w:rFonts w:hint="eastAsia"/>
        </w:rPr>
        <w:t xml:space="preserve"> </w:t>
      </w:r>
      <w:r w:rsidR="005D1DD3" w:rsidRPr="005D1DD3">
        <w:rPr>
          <w:rFonts w:hint="eastAsia"/>
        </w:rPr>
        <w:t>使用多个树模型而不是单个树模型进行人类姿态估计。</w:t>
      </w:r>
      <w:r w:rsidR="00F76D57">
        <w:rPr>
          <w:rFonts w:hint="eastAsia"/>
        </w:rPr>
        <w:t xml:space="preserve"> </w:t>
      </w:r>
    </w:p>
    <w:p w14:paraId="6E932A9C" w14:textId="2761E918" w:rsidR="000B11CF" w:rsidRDefault="000B11CF" w:rsidP="000B11CF">
      <w:pPr>
        <w:pStyle w:val="My0"/>
        <w:numPr>
          <w:ilvl w:val="1"/>
          <w:numId w:val="8"/>
        </w:numPr>
        <w:outlineLvl w:val="1"/>
      </w:pPr>
      <w:r>
        <w:rPr>
          <w:rFonts w:hint="eastAsia"/>
        </w:rPr>
        <w:t>平面模型</w:t>
      </w:r>
    </w:p>
    <w:p w14:paraId="1596D9BA" w14:textId="32986239" w:rsidR="00D44638" w:rsidRDefault="00D632B9" w:rsidP="00D44638">
      <w:pPr>
        <w:pStyle w:val="My"/>
      </w:pPr>
      <w:r>
        <w:rPr>
          <w:rFonts w:hint="eastAsia"/>
        </w:rPr>
        <w:t>平面模型不仅能够捕获身体部位之间的连接关系</w:t>
      </w:r>
      <w:r w:rsidRPr="00D632B9">
        <w:rPr>
          <w:rFonts w:hint="eastAsia"/>
        </w:rPr>
        <w:t>，还能够学习</w:t>
      </w:r>
      <w:r>
        <w:rPr>
          <w:rFonts w:hint="eastAsia"/>
        </w:rPr>
        <w:t>人体部位的形状和外观</w:t>
      </w:r>
      <w:r w:rsidRPr="00D632B9">
        <w:rPr>
          <w:rFonts w:hint="eastAsia"/>
        </w:rPr>
        <w:t>。</w:t>
      </w:r>
      <w:r w:rsidR="002E6641" w:rsidRPr="00D632B9">
        <w:rPr>
          <w:rFonts w:hint="eastAsia"/>
        </w:rPr>
        <w:t xml:space="preserve"> </w:t>
      </w:r>
      <w:r w:rsidRPr="00D632B9">
        <w:rPr>
          <w:rFonts w:hint="eastAsia"/>
        </w:rPr>
        <w:t>ASM</w:t>
      </w:r>
      <w:r w:rsidR="002E6641">
        <w:rPr>
          <w:rFonts w:hint="eastAsia"/>
        </w:rPr>
        <w:t>（</w:t>
      </w:r>
      <w:r w:rsidR="002E6641" w:rsidRPr="002E6641">
        <w:t>Active Shape Models</w:t>
      </w:r>
      <w:r w:rsidR="002E6641">
        <w:rPr>
          <w:rFonts w:hint="eastAsia"/>
        </w:rPr>
        <w:t>）就是一种平面模型，能够</w:t>
      </w:r>
      <w:r w:rsidRPr="00D632B9">
        <w:rPr>
          <w:rFonts w:hint="eastAsia"/>
        </w:rPr>
        <w:t>用于表示</w:t>
      </w:r>
      <w:r w:rsidR="002E6641">
        <w:rPr>
          <w:rFonts w:hint="eastAsia"/>
        </w:rPr>
        <w:t>整个人体</w:t>
      </w:r>
      <w:r w:rsidR="00EB3C39">
        <w:rPr>
          <w:rFonts w:hint="eastAsia"/>
        </w:rPr>
        <w:t>结构，并</w:t>
      </w:r>
      <w:r w:rsidRPr="00D632B9">
        <w:rPr>
          <w:rFonts w:hint="eastAsia"/>
        </w:rPr>
        <w:t>用主成分分析（</w:t>
      </w:r>
      <w:r w:rsidRPr="00D632B9">
        <w:rPr>
          <w:rFonts w:hint="eastAsia"/>
        </w:rPr>
        <w:t>PCA</w:t>
      </w:r>
      <w:r w:rsidRPr="00D632B9">
        <w:rPr>
          <w:rFonts w:hint="eastAsia"/>
        </w:rPr>
        <w:t>）从平均形状</w:t>
      </w:r>
      <w:r w:rsidR="00EB3C39">
        <w:rPr>
          <w:rFonts w:hint="eastAsia"/>
        </w:rPr>
        <w:t>中</w:t>
      </w:r>
      <w:r w:rsidRPr="00D632B9">
        <w:rPr>
          <w:rFonts w:hint="eastAsia"/>
        </w:rPr>
        <w:t>获</w:t>
      </w:r>
      <w:r w:rsidR="00EB3C39">
        <w:rPr>
          <w:rFonts w:hint="eastAsia"/>
        </w:rPr>
        <w:t>得</w:t>
      </w:r>
      <w:r w:rsidRPr="00D632B9">
        <w:rPr>
          <w:rFonts w:hint="eastAsia"/>
        </w:rPr>
        <w:t>轮廓变形的统计</w:t>
      </w:r>
      <w:r w:rsidR="008B5CB1" w:rsidRPr="008B5CB1">
        <w:rPr>
          <w:vertAlign w:val="superscript"/>
        </w:rPr>
        <w:t>[</w:t>
      </w:r>
      <w:r w:rsidR="008B5CB1">
        <w:rPr>
          <w:vertAlign w:val="superscript"/>
        </w:rPr>
        <w:fldChar w:fldCharType="begin" w:fldLock="1"/>
      </w:r>
      <w:r w:rsidR="000F2BE7">
        <w:rPr>
          <w:vertAlign w:val="superscript"/>
        </w:rPr>
        <w:instrText>ADDIN CSL_CITATION { "citationItems" : [ { "id" : "ITEM-1", "itemData" : { "DOI" : "10.1109/CVPR.2010.5540154", "ISBN" : "9781424469840", "ISSN" : "10636919", "abstract" : "We define a new &amp;amp;#x201C;contour person&amp;amp;#x201D; model of the human body that has the expressive power of a detailed 3D model and the computational benefits of a simple 2D part-based model. The contour person (CP) model is learned from a 3D SCAPE model of the human body that captures natural shape and pose variations; the projected contours of this model, along with their segmentation into parts forms the training set. The CP model factors deformations of the body into three components: shape variation, viewpoint change and part rotation. This latter model also incorporates a learned non-rigid deformation model. The result is a 2D articulated model that is compact to represent, simple to compute with and more expressive than previous models. We demonstrate the value of such a model in 2D pose estimation and segmentation. Given an initial pose from a standard pictorial-structures method, we refine the pose and shape using an objective function that segments the scene into foreground and background regions. The result is a parametric, human-specific, image segmentation.", "author" : [ { "dropping-particle" : "", "family" : "Freifeld", "given" : "Oren", "non-dropping-particle" : "", "parse-names" : false, "suffix" : "" }, { "dropping-particle" : "", "family" : "Weiss", "given" : "Alexander", "non-dropping-particle" : "", "parse-names" : false, "suffix" : "" }, { "dropping-particle" : "", "family" : "Zuffi", "given" : "Silvia", "non-dropping-particle" : "", "parse-names" : false, "suffix" : "" }, { "dropping-particle" : "", "family" : "Black", "given" : "Michael J.", "non-dropping-particle" : "", "parse-names" : false, "suffix" : "" } ], "container-title" : "Proceedings of the IEEE Computer Society Conference on Computer Vision and Pattern Recognition", "id" : "ITEM-1", "issued" : { "date-parts" : [ [ "2010" ] ] }, "page" : "639-646", "title" : "Contour people: A parameterized model of 2D articulated human shape", "type" : "paper-conference" }, "uris" : [ "http://www.mendeley.com/documents/?uuid=df705333-319f-4a8f-b95b-1595aa7d48dc" ] }, { "id" : "ITEM-2", "itemData" : { "DOI" : "10.1006/cviu.1995.1004", "ISBN" : "1077-3142", "ISSN" : "10773142", "abstract" : "Model-based vision is firmly established as a robust approach \\nto recognizing and locating known rigid objects in the presence\\nof noise, clutter, and occlusion. It is more problematic to \\napply model-based methods to images of objects whose appearance\\ncan vary, though a number of approaches based on the use of \\nflexible templates have been proposed. The problem with \\nexisting methods is that they sacrifice model specificity in \\norder to accommodate variability, thereby compromising \\nrobustness during image interpretation. We argue that a model \\nshould only be able to deform in ways characteristic of the \\nclass of objects it represents. We describe a method for \\nbuilding models by learning patterns of variability from a \\ntraining set of correctly annotated images. These models can be\\nused for image search in an iterative refinement algorithm \\nanalogous to that employed by Active Contour Models (Snakes). \\nThe key difference is that our Active Shape Models can only \\ndeform to fit the data in ways consistent with the training \\nset. We show several practical examples where we have built \\nsuch models and used them to locate partially occluded objects \\nin noisy, cluttered images. (Author abstract) 38 Refs.", "author" : [ { "dropping-particle" : "", "family" : "Cootes", "given" : "T. F.", "non-dropping-particle" : "", "parse-names" : false, "suffix" : "" }, { "dropping-particle" : "", "family" : "Taylor", "given" : "C.J.", "non-dropping-particle" : "", "parse-names" : false, "suffix" : "" }, { "dropping-particle" : "", "family" : "Cooper", "given" : "D.H.", "non-dropping-particle" : "", "parse-names" : false, "suffix" : "" }, { "dropping-particle" : "", "family" : "Graham", "given" : "J.", "non-dropping-particle" : "", "parse-names" : false, "suffix" : "" } ], "container-title" : "Computer Vision and Image Understanding", "id" : "ITEM-2", "issue" : "1", "issued" : { "date-parts" : [ [ "1995" ] ] }, "page" : "38-59", "title" : "Active Shape Models - Their Training and Application", "type" : "article-journal", "volume" : "61" }, "uris" : [ "http://www.mendeley.com/documents/?uuid=fc6af94a-96d7-426c-9c86-e0e848bd4973" ] } ], "mendeley" : { "formattedCitation" : "&lt;sup&gt;18,19&lt;/sup&gt;", "plainTextFormattedCitation" : "18,19", "previouslyFormattedCitation" : "&lt;sup&gt;18,19&lt;/sup&gt;" }, "properties" : { "noteIndex" : 0 }, "schema" : "https://github.com/citation-style-language/schema/raw/master/csl-citation.json" }</w:instrText>
      </w:r>
      <w:r w:rsidR="008B5CB1">
        <w:rPr>
          <w:vertAlign w:val="superscript"/>
        </w:rPr>
        <w:fldChar w:fldCharType="separate"/>
      </w:r>
      <w:r w:rsidR="008B5CB1" w:rsidRPr="008B5CB1">
        <w:rPr>
          <w:noProof/>
          <w:vertAlign w:val="superscript"/>
        </w:rPr>
        <w:t>18,19</w:t>
      </w:r>
      <w:r w:rsidR="008B5CB1">
        <w:rPr>
          <w:vertAlign w:val="superscript"/>
        </w:rPr>
        <w:fldChar w:fldCharType="end"/>
      </w:r>
      <w:r w:rsidR="008B5CB1" w:rsidRPr="008B5CB1">
        <w:rPr>
          <w:vertAlign w:val="superscript"/>
        </w:rPr>
        <w:t>]</w:t>
      </w:r>
      <w:r w:rsidR="008B5CB1">
        <w:rPr>
          <w:rFonts w:hint="eastAsia"/>
        </w:rPr>
        <w:t>。</w:t>
      </w:r>
      <w:r w:rsidR="00A4135F">
        <w:rPr>
          <w:rFonts w:hint="eastAsia"/>
        </w:rPr>
        <w:t>纸板模型（</w:t>
      </w:r>
      <w:r w:rsidR="00A4135F">
        <w:rPr>
          <w:rFonts w:hint="eastAsia"/>
        </w:rPr>
        <w:t>Car</w:t>
      </w:r>
      <w:r w:rsidR="00A4135F">
        <w:t>dboard Model</w:t>
      </w:r>
      <w:r w:rsidR="00A4135F">
        <w:rPr>
          <w:rFonts w:hint="eastAsia"/>
        </w:rPr>
        <w:t>）是另一种平面模型</w:t>
      </w:r>
      <w:r w:rsidR="00A4135F">
        <w:rPr>
          <w:rFonts w:ascii="Times" w:hAnsi="Times" w:cs="Times" w:hint="eastAsia"/>
          <w:sz w:val="26"/>
          <w:szCs w:val="26"/>
        </w:rPr>
        <w:t>，它由前景物体颜色信息和人体部位矩形构成。纸板模型通常包含一个躯干和八个半截肢体，前景信息由颜色直方图表示，每个身体部位由该部位的平均</w:t>
      </w:r>
      <w:r w:rsidR="00A4135F">
        <w:rPr>
          <w:rFonts w:ascii="Times" w:hAnsi="Times" w:cs="Times" w:hint="eastAsia"/>
          <w:sz w:val="26"/>
          <w:szCs w:val="26"/>
        </w:rPr>
        <w:t>RGB</w:t>
      </w:r>
      <w:r w:rsidR="00A4135F">
        <w:rPr>
          <w:rFonts w:ascii="Times" w:hAnsi="Times" w:cs="Times" w:hint="eastAsia"/>
          <w:sz w:val="26"/>
          <w:szCs w:val="26"/>
        </w:rPr>
        <w:t>来表示。例如</w:t>
      </w:r>
      <w:proofErr w:type="spellStart"/>
      <w:r w:rsidR="00EE28AF">
        <w:rPr>
          <w:rFonts w:ascii="Times" w:hAnsi="Times" w:cs="Times" w:hint="eastAsia"/>
          <w:sz w:val="26"/>
          <w:szCs w:val="26"/>
        </w:rPr>
        <w:t>Hao</w:t>
      </w:r>
      <w:proofErr w:type="spellEnd"/>
      <w:r w:rsidR="00EE28AF">
        <w:rPr>
          <w:rFonts w:ascii="Times" w:hAnsi="Times" w:cs="Times" w:hint="eastAsia"/>
          <w:sz w:val="26"/>
          <w:szCs w:val="26"/>
        </w:rPr>
        <w:t>等人</w:t>
      </w:r>
      <w:r w:rsidR="00EE28AF" w:rsidRPr="00EE28AF">
        <w:rPr>
          <w:rFonts w:ascii="Times" w:hAnsi="Times" w:cs="Times"/>
          <w:sz w:val="26"/>
          <w:szCs w:val="26"/>
          <w:vertAlign w:val="superscript"/>
        </w:rPr>
        <w:t>[</w:t>
      </w:r>
      <w:r w:rsidR="000F2BE7">
        <w:rPr>
          <w:rFonts w:ascii="Times" w:hAnsi="Times" w:cs="Times"/>
          <w:sz w:val="26"/>
          <w:szCs w:val="26"/>
          <w:vertAlign w:val="superscript"/>
        </w:rPr>
        <w:fldChar w:fldCharType="begin" w:fldLock="1"/>
      </w:r>
      <w:r w:rsidR="000F2BE7">
        <w:rPr>
          <w:rFonts w:ascii="Times" w:hAnsi="Times" w:cs="Times"/>
          <w:sz w:val="26"/>
          <w:szCs w:val="26"/>
          <w:vertAlign w:val="superscript"/>
        </w:rPr>
        <w:instrText>ADDIN CSL_CITATION { "citationItems" : [ { "id" : "ITEM-1", "itemData" : { "DOI" : "10.1007/978-3-642-19315-6_18", "ISBN" : "9783642193149", "ISSN" : "03029743", "abstract" : "We propose a novel method to detect human poses in videos by con- currently optimizing body part matching and object segmentation.With a single exemplar image, the proposed method detects the poses of a specific human sub- ject in long video sequences. Matching and segmentation support each other and therefore the simultaneous optimization enables more reliable results. However, efficient concurrent optimization is a great challenge due to its huge search space. We propose an efficient linear method that solves the problem. In this method, the optimal body part matching conforms to local appearances and a human body plan, and the body part configuration is consistent with the object foreground estimated by simultaneous superpixel labeling. Our experiments on a variety of videos show that the proposed method is efficient and more reliable than previous locally constrained approaches.", "author" : [ { "dropping-particle" : "", "family" : "Jiang", "given" : "Hao", "non-dropping-particle" : "", "parse-names" : false, "suffix" : "" } ], "container-title" : "Lecture Notes in Computer Science (including subseries Lecture Notes in Artificial Intelligence and Lecture Notes in Bioinformatics)", "id" : "ITEM-1", "issue" : "PART 1", "issued" : { "date-parts" : [ [ "2011" ] ] }, "page" : "228-243", "title" : "Finding human poses in videos using concurrent matching and segmentation", "type" : "paper-conference", "volume" : "6492 LNCS" }, "uris" : [ "http://www.mendeley.com/documents/?uuid=91a8bfd3-e2cc-4545-a076-9199678b3b93" ] } ], "mendeley" : { "formattedCitation" : "&lt;sup&gt;20&lt;/sup&gt;", "plainTextFormattedCitation" : "20", "previouslyFormattedCitation" : "&lt;sup&gt;20&lt;/sup&gt;" }, "properties" : { "noteIndex" : 0 }, "schema" : "https://github.com/citation-style-language/schema/raw/master/csl-citation.json" }</w:instrText>
      </w:r>
      <w:r w:rsidR="000F2BE7">
        <w:rPr>
          <w:rFonts w:ascii="Times" w:hAnsi="Times" w:cs="Times"/>
          <w:sz w:val="26"/>
          <w:szCs w:val="26"/>
          <w:vertAlign w:val="superscript"/>
        </w:rPr>
        <w:fldChar w:fldCharType="separate"/>
      </w:r>
      <w:r w:rsidR="000F2BE7" w:rsidRPr="000F2BE7">
        <w:rPr>
          <w:rFonts w:ascii="Times" w:hAnsi="Times" w:cs="Times"/>
          <w:noProof/>
          <w:sz w:val="26"/>
          <w:szCs w:val="26"/>
          <w:vertAlign w:val="superscript"/>
        </w:rPr>
        <w:t>20</w:t>
      </w:r>
      <w:r w:rsidR="000F2BE7">
        <w:rPr>
          <w:rFonts w:ascii="Times" w:hAnsi="Times" w:cs="Times"/>
          <w:sz w:val="26"/>
          <w:szCs w:val="26"/>
          <w:vertAlign w:val="superscript"/>
        </w:rPr>
        <w:fldChar w:fldCharType="end"/>
      </w:r>
      <w:r w:rsidR="00EE28AF" w:rsidRPr="00EE28AF">
        <w:rPr>
          <w:rFonts w:ascii="Times" w:hAnsi="Times" w:cs="Times"/>
          <w:sz w:val="26"/>
          <w:szCs w:val="26"/>
          <w:vertAlign w:val="superscript"/>
        </w:rPr>
        <w:t>]</w:t>
      </w:r>
      <w:r w:rsidR="00EE28AF">
        <w:rPr>
          <w:rFonts w:ascii="Times" w:hAnsi="Times" w:cs="Times" w:hint="eastAsia"/>
          <w:sz w:val="26"/>
          <w:szCs w:val="26"/>
        </w:rPr>
        <w:t>的方法</w:t>
      </w:r>
      <w:r w:rsidR="00A4135F">
        <w:rPr>
          <w:rFonts w:ascii="Times" w:hAnsi="Times" w:cs="Times" w:hint="eastAsia"/>
          <w:sz w:val="26"/>
          <w:szCs w:val="26"/>
        </w:rPr>
        <w:t>就是采用纸板模型来实现人体姿态检测。</w:t>
      </w:r>
      <w:r w:rsidR="000F2546">
        <w:rPr>
          <w:rFonts w:ascii="Times" w:hAnsi="Times" w:cs="Times"/>
          <w:sz w:val="26"/>
          <w:szCs w:val="26"/>
        </w:rPr>
        <w:t xml:space="preserve"> </w:t>
      </w:r>
    </w:p>
    <w:p w14:paraId="72380BCB" w14:textId="29A47A2D" w:rsidR="000B11CF" w:rsidRDefault="000B11CF" w:rsidP="000B11CF">
      <w:pPr>
        <w:pStyle w:val="My0"/>
        <w:numPr>
          <w:ilvl w:val="1"/>
          <w:numId w:val="8"/>
        </w:numPr>
        <w:outlineLvl w:val="1"/>
      </w:pPr>
      <w:r>
        <w:rPr>
          <w:rFonts w:hint="eastAsia"/>
        </w:rPr>
        <w:lastRenderedPageBreak/>
        <w:t>体积模型</w:t>
      </w:r>
    </w:p>
    <w:p w14:paraId="1181CC44" w14:textId="719D141E" w:rsidR="005700F5" w:rsidRPr="000F2BE7" w:rsidRDefault="007263BF" w:rsidP="005700F5">
      <w:pPr>
        <w:pStyle w:val="My"/>
        <w:rPr>
          <w:rFonts w:hint="eastAsia"/>
        </w:rPr>
      </w:pPr>
      <w:r w:rsidRPr="007263BF">
        <w:rPr>
          <w:rFonts w:hint="eastAsia"/>
        </w:rPr>
        <w:t>体积模型</w:t>
      </w:r>
      <w:r>
        <w:rPr>
          <w:rFonts w:hint="eastAsia"/>
        </w:rPr>
        <w:t>能够</w:t>
      </w:r>
      <w:r w:rsidRPr="007263BF">
        <w:rPr>
          <w:rFonts w:hint="eastAsia"/>
        </w:rPr>
        <w:t>真实地表示</w:t>
      </w:r>
      <w:r w:rsidRPr="007263BF">
        <w:rPr>
          <w:rFonts w:hint="eastAsia"/>
        </w:rPr>
        <w:t>3D</w:t>
      </w:r>
      <w:r w:rsidR="00BF3AD2">
        <w:rPr>
          <w:rFonts w:hint="eastAsia"/>
        </w:rPr>
        <w:t>体形和姿态。几何形状和网格是</w:t>
      </w:r>
      <w:r w:rsidRPr="007263BF">
        <w:rPr>
          <w:rFonts w:hint="eastAsia"/>
        </w:rPr>
        <w:t>体积模型</w:t>
      </w:r>
      <w:r w:rsidR="00BF3AD2">
        <w:rPr>
          <w:rFonts w:hint="eastAsia"/>
        </w:rPr>
        <w:t>中常用的两种方式。当使用几何形状作为模型组件时，人体部分用圆柱体、圆锥体和其他近似形状来表示肢体，例如</w:t>
      </w:r>
      <w:proofErr w:type="spellStart"/>
      <w:r w:rsidR="000F2BE7">
        <w:t>Hedvig</w:t>
      </w:r>
      <w:proofErr w:type="spellEnd"/>
      <w:r w:rsidR="000F2BE7">
        <w:rPr>
          <w:rFonts w:hint="eastAsia"/>
        </w:rPr>
        <w:t>等人</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109/AFGR.2000.840661", "ISBN" : "0769505805", "abstract" : "This paper describes a framework for constructing a linear subspace model of image appearance for complex articulated 3D figures such as humans and other animals. A commercial motion capture system provides 3D data that is aligned with images of subjects performing various activities. Portions of a limb's image appearance are seen from multiple views and for multiple subjects. From these partial views, weighted principal component analysis is used to construct a linear subspace representation of the \u201cunwrapped\u201d image appearance of each limb. The linear subspaces provide a generative model of the object appearance that is exploited in a Bayesian particle filtering tracking system. Results of tracking single limbs and walking humans are presented", "author" : [ { "dropping-particle" : "", "family" : "Sidenbladh", "given" : "Hedvig", "non-dropping-particle" : "", "parse-names" : false, "suffix" : "" }, { "dropping-particle" : "", "family" : "La Torre", "given" : "Fernando", "non-dropping-particle" : "De", "parse-names" : false, "suffix" : "" }, { "dropping-particle" : "", "family" : "Black", "given" : "Michael J.", "non-dropping-particle" : "", "parse-names" : false, "suffix" : "" } ], "container-title" : "Proceedings - 4th IEEE International Conference on Automatic Face and Gesture Recognition, FG 2000", "id" : "ITEM-1", "issued" : { "date-parts" : [ [ "2000" ] ] }, "page" : "368-375", "title" : "A framework for modeling the appearance of 3D articulated figures", "type" : "paper-conference" }, "uris" : [ "http://www.mendeley.com/documents/?uuid=2b4498df-e32e-4015-8733-9a922dff1983" ] } ], "mendeley" : { "formattedCitation" : "&lt;sup&gt;21&lt;/sup&gt;", "plainTextFormattedCitation" : "21", "previouslyFormattedCitation" : "&lt;sup&gt;21&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1</w:t>
      </w:r>
      <w:r w:rsidR="000F2BE7">
        <w:rPr>
          <w:vertAlign w:val="superscript"/>
        </w:rPr>
        <w:fldChar w:fldCharType="end"/>
      </w:r>
      <w:r w:rsidR="000F2BE7" w:rsidRPr="000F2BE7">
        <w:rPr>
          <w:vertAlign w:val="superscript"/>
        </w:rPr>
        <w:t>]</w:t>
      </w:r>
      <w:r w:rsidR="000F2BE7">
        <w:rPr>
          <w:rFonts w:hint="eastAsia"/>
        </w:rPr>
        <w:t>的方法</w:t>
      </w:r>
      <w:r w:rsidR="00BF3AD2">
        <w:rPr>
          <w:rFonts w:hint="eastAsia"/>
        </w:rPr>
        <w:t>就是用圆柱体的复合体建模人体姿态。</w:t>
      </w:r>
      <w:r w:rsidR="00BF3AD2" w:rsidRPr="007263BF">
        <w:rPr>
          <w:rFonts w:hint="eastAsia"/>
        </w:rPr>
        <w:t xml:space="preserve"> </w:t>
      </w:r>
      <w:r w:rsidRPr="007263BF">
        <w:rPr>
          <w:rFonts w:hint="eastAsia"/>
        </w:rPr>
        <w:t>这种模型</w:t>
      </w:r>
      <w:r w:rsidR="002115C9">
        <w:rPr>
          <w:rFonts w:hint="eastAsia"/>
        </w:rPr>
        <w:t>能够准确</w:t>
      </w:r>
      <w:r w:rsidRPr="007263BF">
        <w:rPr>
          <w:rFonts w:hint="eastAsia"/>
        </w:rPr>
        <w:t>地</w:t>
      </w:r>
      <w:r w:rsidR="002115C9">
        <w:rPr>
          <w:rFonts w:hint="eastAsia"/>
        </w:rPr>
        <w:t>获得</w:t>
      </w:r>
      <w:r w:rsidRPr="007263BF">
        <w:rPr>
          <w:rFonts w:hint="eastAsia"/>
        </w:rPr>
        <w:t>人体四肢的真实形状，</w:t>
      </w:r>
      <w:r w:rsidR="002115C9">
        <w:rPr>
          <w:rFonts w:hint="eastAsia"/>
        </w:rPr>
        <w:t>并且容许人体结构或服饰的变化，因而比图形基于结构的方法更具有准确性</w:t>
      </w:r>
      <w:r w:rsidRPr="007263BF">
        <w:rPr>
          <w:rFonts w:hint="eastAsia"/>
        </w:rPr>
        <w:t>。</w:t>
      </w:r>
      <w:r w:rsidR="00CC6077">
        <w:rPr>
          <w:rFonts w:hint="eastAsia"/>
        </w:rPr>
        <w:t>当使用网格来表示人体姿态时，</w:t>
      </w:r>
      <w:r w:rsidR="00804BE4" w:rsidRPr="00804BE4">
        <w:rPr>
          <w:rFonts w:hint="eastAsia"/>
        </w:rPr>
        <w:t>网格通常被分割成几个身体部位</w:t>
      </w:r>
      <w:r w:rsidR="003F32FB">
        <w:rPr>
          <w:rFonts w:hint="eastAsia"/>
        </w:rPr>
        <w:t>。</w:t>
      </w:r>
      <w:r w:rsidR="001C7C5D">
        <w:rPr>
          <w:rFonts w:hint="eastAsia"/>
        </w:rPr>
        <w:t>SCAPE</w:t>
      </w:r>
      <w:r w:rsidR="001C7C5D">
        <w:rPr>
          <w:rFonts w:hint="eastAsia"/>
        </w:rPr>
        <w:t>（</w:t>
      </w:r>
      <w:r w:rsidR="001C7C5D">
        <w:rPr>
          <w:rFonts w:ascii="Times" w:hAnsi="Times" w:cs="Times"/>
          <w:sz w:val="26"/>
          <w:szCs w:val="26"/>
        </w:rPr>
        <w:t>Shape Completion and Animation of People</w:t>
      </w:r>
      <w:r w:rsidR="001C7C5D">
        <w:rPr>
          <w:rFonts w:hint="eastAsia"/>
        </w:rPr>
        <w:t>）是一种常用的</w:t>
      </w:r>
      <w:r w:rsidR="001C7C5D">
        <w:rPr>
          <w:rFonts w:hint="eastAsia"/>
        </w:rPr>
        <w:t>3D</w:t>
      </w:r>
      <w:r w:rsidR="001C7C5D">
        <w:rPr>
          <w:rFonts w:hint="eastAsia"/>
        </w:rPr>
        <w:t>网格模型</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007/978-3-642-37484-5_12", "ISBN" : "9783642374838", "ISSN" : "03029743", "abstract" : "We introduce the SCAPE method (Shape Completion and Anima- tion for PEople)\u2014a data-driven method for building a human shape model that spans variation in both subject shape and pose. The method is based on a representation that incorporates both artic- 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 mation for different people in different poses, when neither appear in the training set. We show how the model can be used for shape completion \u2014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 istic muscle deformation, using just a single static scan and a marker motion capture sequence of the person.", "author" : [ { "dropping-particle" : "", "family" : "Anguelov", "given" : "Dragomir", "non-dropping-particle" : "", "parse-names" : false, "suffix" : "" }, { "dropping-particle" : "", "family" : "Srinivasan", "given" : "Praveen", "non-dropping-particle" : "", "parse-names" : false, "suffix" : "" }, { "dropping-particle" : "", "family" : "Koller", "given" : "Daphne", "non-dropping-particle" : "", "parse-names" : false, "suffix" : "" }, { "dropping-particle" : "", "family" : "Thrun", "given" : "Sebastian", "non-dropping-particle" : "", "parse-names" : false, "suffix" : "" }, { "dropping-particle" : "", "family" : "Rodgers", "given" : "Jim", "non-dropping-particle" : "", "parse-names" : false, "suffix" : "" }, { "dropping-particle" : "", "family" : "Davis", "given" : "James", "non-dropping-particle" : "", "parse-names" : false, "suffix" : "" } ], "container-title" : "SIGGRAPH '05 ACM SIGGRAPH 2005 Papers", "id" : "ITEM-1", "issued" : { "date-parts" : [ [ "2005" ] ] }, "page" : "408-416", "title" : "SCAPE: Shape Completion and Animation of People", "type" : "paper-conference" }, "uris" : [ "http://www.mendeley.com/documents/?uuid=90ce451e-f5f2-4ce3-9e5f-0a7a9d6d0180" ] }, { "id" : "ITEM-2", "itemData" : { "DOI" : "10.1109/WACV.2015.20", "ISBN" : "9781479966820", "ISSN" : "14248220", "abstract" : "\u00a9 2015 IEEE.We propose a new non-rigid articulated point set registration framework for human pose estimation that aims at improving two recent registration techniques and filling the gap between the two. One is Coherent Point Drift (CPD) that is a powerful Gaussian Mixture Model (GMM) -based non-rigid registration method, but may not be suitable for articulated deformations due to the violation of motion coherence assumption. The other is articulated ICP (AICP) that is effective for human pose estimation but prone to be trapped in local minima without good correspondence initialization. To bridge the gap of the two, a new non-rigid registration method, called Global-Local Topology Preservation (GLTP), is proposed by integrating a Local Linear Embedding (LLE) -based topology constraint with CPD in a GMM-based formulation, which accommodates articulated non-rigid deformations and provides reliable correspondence estimation for AICP initialization. The experiments on both 3D scan data and depth images demonstrate the effectiveness of the proposed framework.", "author" : [ { "dropping-particle" : "", "family" : "Ge", "given" : "Song", "non-dropping-particle" : "", "parse-names" : false, "suffix" : "" }, { "dropping-particle" : "", "family" : "Fan", "given" : "Guoliang", "non-dropping-particle" : "", "parse-names" : false, "suffix" : "" } ], "container-title" : "Proceedings - 2015 IEEE Winter Conference on Applications of Computer Vision, WACV 2015", "id" : "ITEM-2", "issued" : { "date-parts" : [ [ "2015" ] ] }, "page" : "94-101", "title" : "Non-rigid articulated point set registration for human pose estimation", "type" : "paper-conference" }, "uris" : [ "http://www.mendeley.com/documents/?uuid=1b69edbc-0734-4743-a62a-f2512953be30" ] } ], "mendeley" : { "formattedCitation" : "&lt;sup&gt;22,23&lt;/sup&gt;", "plainTextFormattedCitation" : "22,23", "previouslyFormattedCitation" : "&lt;sup&gt;22,23&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2,23</w:t>
      </w:r>
      <w:r w:rsidR="000F2BE7">
        <w:rPr>
          <w:vertAlign w:val="superscript"/>
        </w:rPr>
        <w:fldChar w:fldCharType="end"/>
      </w:r>
      <w:r w:rsidR="000F2BE7" w:rsidRPr="000F2BE7">
        <w:rPr>
          <w:vertAlign w:val="superscript"/>
        </w:rPr>
        <w:t>]</w:t>
      </w:r>
      <w:r w:rsidR="000F2BE7" w:rsidRPr="000F2BE7">
        <w:rPr>
          <w:rFonts w:ascii="Times" w:hAnsi="Times" w:cs="Times" w:hint="eastAsia"/>
          <w:sz w:val="26"/>
          <w:szCs w:val="26"/>
        </w:rPr>
        <w:t>。</w:t>
      </w:r>
    </w:p>
    <w:p w14:paraId="3DB94757" w14:textId="39B76FD4" w:rsidR="00A16DE2" w:rsidRDefault="00A16DE2" w:rsidP="00A16DE2">
      <w:pPr>
        <w:pStyle w:val="My0"/>
        <w:numPr>
          <w:ilvl w:val="1"/>
          <w:numId w:val="8"/>
        </w:numPr>
        <w:outlineLvl w:val="1"/>
      </w:pPr>
      <w:r>
        <w:rPr>
          <w:rFonts w:hint="eastAsia"/>
        </w:rPr>
        <w:t>姿势先验</w:t>
      </w:r>
      <w:r w:rsidR="00DB1E3C">
        <w:rPr>
          <w:rFonts w:hint="eastAsia"/>
        </w:rPr>
        <w:t>（删掉？）</w:t>
      </w:r>
    </w:p>
    <w:p w14:paraId="07F2ABE7" w14:textId="03B757A2" w:rsidR="00A16DE2" w:rsidRDefault="004F30E1" w:rsidP="005700F5">
      <w:pPr>
        <w:pStyle w:val="My"/>
      </w:pPr>
      <w:r>
        <w:rPr>
          <w:rFonts w:hint="eastAsia"/>
        </w:rPr>
        <w:t>人体姿势受到许多因素的约束，包括运动学、关节操作限制</w:t>
      </w:r>
      <w:r w:rsidRPr="004F30E1">
        <w:rPr>
          <w:rFonts w:hint="eastAsia"/>
        </w:rPr>
        <w:t>以及特定活动</w:t>
      </w:r>
      <w:r>
        <w:rPr>
          <w:rFonts w:hint="eastAsia"/>
        </w:rPr>
        <w:t>下的运动模式等</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016/j.patcog.2009.02.012", "ISBN" : "0031-3203", "ISSN" : "00313203", "abstract" : "In this paper, we aim to reconstruct the 3D motion parameters of a human body model from the known 2D positions of a reduced set of joints in the image plane. Towards this end, an action-specific motion model is trained from a database of real motion-captured performances, and used within a particle filtering framework as a priori knowledge on human motion. First, our dynamic model guides the particles according to similar situations previously learnt. Then, the state space is constrained so only feasible human postures are accepted as valid solutions at each time step. As a result, we are able to track the 3D configuration of the full human body from several cycles of walking motion sequences using only the 2D positions of a very reduced set of joints from lateral or frontal viewpoints. \u00a9 2009 Elsevier Ltd. All rights reserved.", "author" : [ { "dropping-particle" : "", "family" : "Rius", "given" : "Ignasi", "non-dropping-particle" : "", "parse-names" : false, "suffix" : "" }, { "dropping-particle" : "", "family" : "Gonz\u00e0lez", "given" : "Jordi", "non-dropping-particle" : "", "parse-names" : false, "suffix" : "" }, { "dropping-particle" : "", "family" : "Varona", "given" : "Javier", "non-dropping-particle" : "", "parse-names" : false, "suffix" : "" }, { "dropping-particle" : "", "family" : "Xavier Roca", "given" : "F.", "non-dropping-particle" : "", "parse-names" : false, "suffix" : "" } ], "container-title" : "Pattern Recognition", "id" : "ITEM-1", "issue" : "11", "issued" : { "date-parts" : [ [ "2009" ] ] }, "page" : "2907-2921", "title" : "Action-specific motion prior for efficient Bayesian 3D human body tracking", "type" : "article-journal", "volume" : "42" }, "uris" : [ "http://www.mendeley.com/documents/?uuid=767c9e2c-9136-4d3a-bc9d-37db111a7be1" ] } ], "mendeley" : { "formattedCitation" : "&lt;sup&gt;24&lt;/sup&gt;", "plainTextFormattedCitation" : "24", "previouslyFormattedCitation" : "&lt;sup&gt;24&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4</w:t>
      </w:r>
      <w:r w:rsidR="000F2BE7">
        <w:rPr>
          <w:vertAlign w:val="superscript"/>
        </w:rPr>
        <w:fldChar w:fldCharType="end"/>
      </w:r>
      <w:r w:rsidR="000F2BE7" w:rsidRPr="000F2BE7">
        <w:rPr>
          <w:vertAlign w:val="superscript"/>
        </w:rPr>
        <w:t>]</w:t>
      </w:r>
      <w:r>
        <w:rPr>
          <w:rFonts w:hint="eastAsia"/>
        </w:rPr>
        <w:t>。</w:t>
      </w:r>
      <w:r w:rsidR="00EA2AD7">
        <w:rPr>
          <w:rFonts w:hint="eastAsia"/>
        </w:rPr>
        <w:t>通过从</w:t>
      </w:r>
      <w:r w:rsidR="00EA2AD7" w:rsidRPr="00EA2AD7">
        <w:rPr>
          <w:rFonts w:hint="eastAsia"/>
        </w:rPr>
        <w:t>数据中学习</w:t>
      </w:r>
      <w:r w:rsidR="003B1A6E">
        <w:rPr>
          <w:rFonts w:hint="eastAsia"/>
        </w:rPr>
        <w:t>姿势约束</w:t>
      </w:r>
      <w:r w:rsidR="00EA2AD7">
        <w:rPr>
          <w:rFonts w:hint="eastAsia"/>
        </w:rPr>
        <w:t>并</w:t>
      </w:r>
      <w:r w:rsidR="00EA2AD7" w:rsidRPr="00EA2AD7">
        <w:rPr>
          <w:rFonts w:hint="eastAsia"/>
        </w:rPr>
        <w:t>创建</w:t>
      </w:r>
      <w:r w:rsidR="00EA2AD7">
        <w:rPr>
          <w:rFonts w:hint="eastAsia"/>
        </w:rPr>
        <w:t>姿势</w:t>
      </w:r>
      <w:r w:rsidR="00EA2AD7" w:rsidRPr="00EA2AD7">
        <w:rPr>
          <w:rFonts w:hint="eastAsia"/>
        </w:rPr>
        <w:t>先验</w:t>
      </w:r>
      <w:r w:rsidR="00EA2AD7">
        <w:rPr>
          <w:rFonts w:hint="eastAsia"/>
        </w:rPr>
        <w:t>，可以为人体姿态检测</w:t>
      </w:r>
      <w:r w:rsidR="00EA2AD7" w:rsidRPr="00EA2AD7">
        <w:rPr>
          <w:rFonts w:hint="eastAsia"/>
        </w:rPr>
        <w:t>提供</w:t>
      </w:r>
      <w:r w:rsidR="00EA2AD7">
        <w:rPr>
          <w:rFonts w:hint="eastAsia"/>
        </w:rPr>
        <w:t>有效</w:t>
      </w:r>
      <w:r w:rsidR="00EA2AD7" w:rsidRPr="00EA2AD7">
        <w:rPr>
          <w:rFonts w:hint="eastAsia"/>
        </w:rPr>
        <w:t>的信息</w:t>
      </w:r>
      <w:r w:rsidR="00EA2AD7">
        <w:rPr>
          <w:rFonts w:hint="eastAsia"/>
        </w:rPr>
        <w:t>。</w:t>
      </w:r>
      <w:r w:rsidR="009744E6" w:rsidRPr="009744E6">
        <w:rPr>
          <w:rFonts w:hint="eastAsia"/>
        </w:rPr>
        <w:t>一些研究将</w:t>
      </w:r>
      <w:r w:rsidR="00BD32EE">
        <w:rPr>
          <w:rFonts w:hint="eastAsia"/>
        </w:rPr>
        <w:t>这些</w:t>
      </w:r>
      <w:r w:rsidR="004234EA">
        <w:rPr>
          <w:rFonts w:hint="eastAsia"/>
        </w:rPr>
        <w:t>学习到的知识作为模型的先验知识并用于约束人体关节点</w:t>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109/ICCV.2005.193", "ISBN" : "076952334X", "ISSN" : "1550-5499", "abstract" : "We advocate the use of scaled Gaussian process latent variable models (SGPLVM) to learn prior models of 3D human pose for 3D people tracking. The SGPLVM simultaneously optimizes a low-dimensional embedding of the high-dimensional pose data and a density function that both gives higher probability to points close to training data and provides a nonlinear probabilistic mapping from the low-dimensional latent space to the full-dimensional pose space. The SGPLVM is a natural choice when only small amounts of training data are available. We demonstrate our approach with two distinct motions, golfing and walking. We show that the SGPLVM sufficiently constrains the problem such that tracking can be accomplished with straightforward deterministic optimization.", "author" : [ { "dropping-particle" : "", "family" : "Urtasun", "given" : "Raquel", "non-dropping-particle" : "", "parse-names" : false, "suffix" : "" }, { "dropping-particle" : "", "family" : "Fleet", "given" : "David J.", "non-dropping-particle" : "", "parse-names" : false, "suffix" : "" }, { "dropping-particle" : "", "family" : "Hertzmann", "given" : "Aaron", "non-dropping-particle" : "", "parse-names" : false, "suffix" : "" }, { "dropping-particle" : "", "family" : "Fua", "given" : "Pascal", "non-dropping-particle" : "", "parse-names" : false, "suffix" : "" } ], "container-title" : "Proceedings of the IEEE International Conference on Computer Vision", "id" : "ITEM-1", "issued" : { "date-parts" : [ [ "2005" ] ] }, "page" : "403-410", "title" : "Priors for people tracking from small training sets", "type" : "paper-conference", "volume" : "I" }, "uris" : [ "http://www.mendeley.com/documents/?uuid=80afcc1a-f545-43d0-9fda-e2181c171bac" ] } ], "mendeley" : { "formattedCitation" : "&lt;sup&gt;25&lt;/sup&gt;", "plainTextFormattedCitation" : "25", "previouslyFormattedCitation" : "&lt;sup&gt;25&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5</w:t>
      </w:r>
      <w:r w:rsidR="000F2BE7">
        <w:rPr>
          <w:vertAlign w:val="superscript"/>
        </w:rPr>
        <w:fldChar w:fldCharType="end"/>
      </w:r>
      <w:r w:rsidR="000F2BE7" w:rsidRPr="000F2BE7">
        <w:rPr>
          <w:vertAlign w:val="superscript"/>
        </w:rPr>
        <w:t>]</w:t>
      </w:r>
      <w:r w:rsidR="004234EA" w:rsidRPr="009744E6">
        <w:rPr>
          <w:rFonts w:hint="eastAsia"/>
        </w:rPr>
        <w:t xml:space="preserve"> </w:t>
      </w:r>
      <w:r w:rsidR="000F2BE7">
        <w:rPr>
          <w:rFonts w:hint="eastAsia"/>
        </w:rPr>
        <w:t>。</w:t>
      </w:r>
    </w:p>
    <w:p w14:paraId="29D8A456" w14:textId="63876864" w:rsidR="00DB1E3C" w:rsidRDefault="00D70F80" w:rsidP="00DB1E3C">
      <w:pPr>
        <w:pStyle w:val="My0"/>
        <w:numPr>
          <w:ilvl w:val="0"/>
          <w:numId w:val="8"/>
        </w:numPr>
      </w:pPr>
      <w:r>
        <w:rPr>
          <w:rFonts w:hint="eastAsia"/>
        </w:rPr>
        <w:t>分类算法</w:t>
      </w:r>
    </w:p>
    <w:p w14:paraId="6E7C802D" w14:textId="1BD534AC" w:rsidR="00A80C53" w:rsidRPr="00CB3F33" w:rsidRDefault="00CB3F33" w:rsidP="00A80C53">
      <w:pPr>
        <w:pStyle w:val="My"/>
      </w:pPr>
      <w:r>
        <w:rPr>
          <w:rFonts w:hint="eastAsia"/>
        </w:rPr>
        <w:t>通常情况下，人体姿态的检测</w:t>
      </w:r>
      <w:r w:rsidR="00C437DD">
        <w:rPr>
          <w:rFonts w:hint="eastAsia"/>
        </w:rPr>
        <w:t>的分类</w:t>
      </w:r>
      <w:r w:rsidR="008A3D4C">
        <w:rPr>
          <w:rFonts w:hint="eastAsia"/>
        </w:rPr>
        <w:t>算法可划分为两类：产生</w:t>
      </w:r>
      <w:r w:rsidR="00C437DD">
        <w:rPr>
          <w:rFonts w:hint="eastAsia"/>
        </w:rPr>
        <w:t>式分类算法和判别式分类算法</w:t>
      </w:r>
      <w:r w:rsidR="008A3D4C">
        <w:rPr>
          <w:rFonts w:hint="eastAsia"/>
        </w:rPr>
        <w:t>。产生</w:t>
      </w:r>
      <w:r w:rsidR="00C437DD">
        <w:rPr>
          <w:rFonts w:hint="eastAsia"/>
        </w:rPr>
        <w:t>式分类算法把人体姿态检测模拟为几何映射问题，判别式分类算法</w:t>
      </w:r>
      <w:r>
        <w:rPr>
          <w:rFonts w:hint="eastAsia"/>
        </w:rPr>
        <w:t>则把人体姿态检测视为特定图像处理问题。另一种划分方法</w:t>
      </w:r>
      <w:r w:rsidR="00D9429E">
        <w:rPr>
          <w:rFonts w:hint="eastAsia"/>
        </w:rPr>
        <w:t>根据起始点为高层次抽象</w:t>
      </w:r>
      <w:r w:rsidR="00D9429E" w:rsidRPr="00D9429E">
        <w:rPr>
          <w:rFonts w:hint="eastAsia"/>
        </w:rPr>
        <w:t>或</w:t>
      </w:r>
      <w:r w:rsidR="00D9429E">
        <w:rPr>
          <w:rFonts w:hint="eastAsia"/>
        </w:rPr>
        <w:t>低级像素，把</w:t>
      </w:r>
      <w:r w:rsidR="008F4424">
        <w:rPr>
          <w:rFonts w:hint="eastAsia"/>
        </w:rPr>
        <w:t>人体姿态的</w:t>
      </w:r>
      <w:r w:rsidR="00065089">
        <w:rPr>
          <w:rFonts w:hint="eastAsia"/>
        </w:rPr>
        <w:t>检测</w:t>
      </w:r>
      <w:r w:rsidR="008F4424">
        <w:rPr>
          <w:rFonts w:hint="eastAsia"/>
        </w:rPr>
        <w:t>方法划分为自顶向下或自底向上</w:t>
      </w:r>
      <w:r w:rsidR="00D9429E">
        <w:rPr>
          <w:rFonts w:hint="eastAsia"/>
        </w:rPr>
        <w:t>。</w:t>
      </w:r>
    </w:p>
    <w:p w14:paraId="05BAF94C" w14:textId="6E9CF971" w:rsidR="007B42D1" w:rsidRDefault="001D5BFA" w:rsidP="007B42D1">
      <w:pPr>
        <w:pStyle w:val="My0"/>
        <w:numPr>
          <w:ilvl w:val="1"/>
          <w:numId w:val="8"/>
        </w:numPr>
        <w:outlineLvl w:val="1"/>
      </w:pPr>
      <w:r>
        <w:rPr>
          <w:rFonts w:hint="eastAsia"/>
        </w:rPr>
        <w:t>产生</w:t>
      </w:r>
      <w:r w:rsidR="007B42D1">
        <w:rPr>
          <w:rFonts w:hint="eastAsia"/>
        </w:rPr>
        <w:t>式</w:t>
      </w:r>
      <w:r w:rsidR="007B42D1">
        <w:rPr>
          <w:rFonts w:hint="eastAsia"/>
        </w:rPr>
        <w:t xml:space="preserve"> VS </w:t>
      </w:r>
      <w:r w:rsidR="007B42D1">
        <w:rPr>
          <w:rFonts w:hint="eastAsia"/>
        </w:rPr>
        <w:t>判别式</w:t>
      </w:r>
    </w:p>
    <w:p w14:paraId="3C85E9B7" w14:textId="5C017DC8" w:rsidR="001B0CF7" w:rsidRDefault="001D5BFA" w:rsidP="0066113D">
      <w:pPr>
        <w:pStyle w:val="My"/>
      </w:pPr>
      <w:r>
        <w:rPr>
          <w:rFonts w:hint="eastAsia"/>
        </w:rPr>
        <w:t>产生</w:t>
      </w:r>
      <w:r w:rsidR="00065089">
        <w:rPr>
          <w:rFonts w:hint="eastAsia"/>
        </w:rPr>
        <w:t>式分类算法的基本思想</w:t>
      </w:r>
      <w:r w:rsidR="001B0CF7">
        <w:rPr>
          <w:rFonts w:hint="eastAsia"/>
        </w:rPr>
        <w:t>是首先建立类别样本的概率密度模型，再利用模型进行推理预测，这种方法要求具有大量的已知样本。在</w:t>
      </w:r>
      <w:r>
        <w:rPr>
          <w:rFonts w:hint="eastAsia"/>
        </w:rPr>
        <w:t>人体姿态检测问题中，产生</w:t>
      </w:r>
      <w:r w:rsidR="001B0CF7">
        <w:rPr>
          <w:rFonts w:hint="eastAsia"/>
        </w:rPr>
        <w:t>式分类算法</w:t>
      </w:r>
      <w:r w:rsidR="00463DBC">
        <w:rPr>
          <w:rStyle w:val="CommentReference"/>
          <w:rFonts w:asciiTheme="minorHAnsi" w:eastAsiaTheme="minorEastAsia" w:hAnsiTheme="minorHAnsi" w:cstheme="minorBidi"/>
          <w:kern w:val="0"/>
        </w:rPr>
        <w:commentReference w:id="3"/>
      </w:r>
      <w:r w:rsidR="000F2BE7" w:rsidRPr="000F2BE7">
        <w:rPr>
          <w:vertAlign w:val="superscript"/>
        </w:rPr>
        <w:t>[</w:t>
      </w:r>
      <w:r w:rsidR="000F2BE7">
        <w:rPr>
          <w:vertAlign w:val="superscript"/>
        </w:rPr>
        <w:fldChar w:fldCharType="begin" w:fldLock="1"/>
      </w:r>
      <w:r w:rsidR="000F2BE7">
        <w:rPr>
          <w:vertAlign w:val="superscript"/>
        </w:rPr>
        <w:instrText>ADDIN CSL_CITATION { "citationItems" : [ { "id" : "ITEM-1", "itemData" : { "DOI" : "10.1561/0600000001", "ISBN" : "1933019034", "ISSN" : "1572-2740", "abstract" : "Many applications require tracking of complex 3D objects. These include visual servoing of robotic arms on specific target objects, Aug- mented Reality systems that require real-time registration of the object to be augmented, and head tracking systems that sophisticated inter- faces can use. Computer Vision offers solutions that are cheap, practical and non-invasive. This survey reviews the different techniques and approaches that have been developed by industry and research. First, important math- ematical tools are introduced: Camera representation, robust estima- tion and uncertainty estimation. Then a comprehensive study is given of the numerous approaches developed by the Augmented Reality and Robotics communities, beginning with those that are based on point or planar fiducial marks and moving on to those that avoid the need to engineer the environment by relying on natural features such as edges, texture or interest. Recent advances that avoid manual initialization and failures due to fast motion are also presented. The survery con- cludes with the different possible choices that should be made when implementing a 3D tracking system and a discussion of the future of vision-based 3D tracking. Because it encompasses many computer vision techniques from low- level vision to 3D geometry and includes a comprehensive study of the massive literature on the subject, this survey should be the handbook of the student, the researcher, or the engineer who wants to implement a 3D tracking system.", "author" : [ { "dropping-particle" : "", "family" : "Lepetit", "given" : "Vincent", "non-dropping-particle" : "", "parse-names" : false, "suffix" : "" }, { "dropping-particle" : "", "family" : "Fua", "given" : "Pascal", "non-dropping-particle" : "", "parse-names" : false, "suffix" : "" } ], "container-title" : "Foundations and Trends\u00ae in Computer Graphics and Vision", "id" : "ITEM-1", "issue" : "1", "issued" : { "date-parts" : [ [ "2005" ] ] }, "page" : "1-89", "title" : "Monocular Model-Based 3D Tracking of Rigid Objects: A Survey", "type" : "article-journal", "volume" : "1" }, "uris" : [ "http://www.mendeley.com/documents/?uuid=2f254bf5-d0c3-4643-85e4-a3f228c71677" ] } ], "mendeley" : { "formattedCitation" : "&lt;sup&gt;26&lt;/sup&gt;", "plainTextFormattedCitation" : "26", "previouslyFormattedCitation" : "&lt;sup&gt;26&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6</w:t>
      </w:r>
      <w:r w:rsidR="000F2BE7">
        <w:rPr>
          <w:vertAlign w:val="superscript"/>
        </w:rPr>
        <w:fldChar w:fldCharType="end"/>
      </w:r>
      <w:r w:rsidR="000F2BE7" w:rsidRPr="000F2BE7">
        <w:rPr>
          <w:vertAlign w:val="superscript"/>
        </w:rPr>
        <w:t>]</w:t>
      </w:r>
      <w:r w:rsidR="001B0CF7">
        <w:rPr>
          <w:rFonts w:hint="eastAsia"/>
        </w:rPr>
        <w:t>从</w:t>
      </w:r>
      <w:r>
        <w:rPr>
          <w:rFonts w:hint="eastAsia"/>
        </w:rPr>
        <w:t>人体姿势初始化模型开始，将姿势映射</w:t>
      </w:r>
      <w:r w:rsidR="001352D3">
        <w:rPr>
          <w:rFonts w:hint="eastAsia"/>
        </w:rPr>
        <w:t>到图像平面，再用图像上的信息验证模型的准确性。</w:t>
      </w:r>
    </w:p>
    <w:p w14:paraId="1E792250" w14:textId="366FC9C7" w:rsidR="00F74460" w:rsidRDefault="00040258" w:rsidP="001F4A0B">
      <w:pPr>
        <w:pStyle w:val="My"/>
      </w:pPr>
      <w:r>
        <w:rPr>
          <w:rFonts w:hint="eastAsia"/>
        </w:rPr>
        <w:t>判别式模型与生成式模型的工作原理恰好相反，它的的基本思想是通过大量的样本学习获得模型分布。在人体姿态检测问题中，判别式分类算法</w:t>
      </w:r>
      <w:r w:rsidR="001352D3">
        <w:rPr>
          <w:rFonts w:hint="eastAsia"/>
        </w:rPr>
        <w:t>从图像信息开始，利用训练数据为图像信息</w:t>
      </w:r>
      <w:r w:rsidR="001352D3" w:rsidRPr="001352D3">
        <w:rPr>
          <w:rFonts w:hint="eastAsia"/>
        </w:rPr>
        <w:t>与</w:t>
      </w:r>
      <w:r w:rsidR="001352D3">
        <w:rPr>
          <w:rFonts w:hint="eastAsia"/>
        </w:rPr>
        <w:t>人体姿态</w:t>
      </w:r>
      <w:r w:rsidR="001352D3" w:rsidRPr="001352D3">
        <w:rPr>
          <w:rFonts w:hint="eastAsia"/>
        </w:rPr>
        <w:t>之间的关系</w:t>
      </w:r>
      <w:r w:rsidR="001352D3">
        <w:rPr>
          <w:rFonts w:hint="eastAsia"/>
        </w:rPr>
        <w:t>建模</w:t>
      </w:r>
      <w:r w:rsidR="001352D3" w:rsidRPr="001352D3">
        <w:rPr>
          <w:rFonts w:hint="eastAsia"/>
        </w:rPr>
        <w:t>。</w:t>
      </w:r>
      <w:r>
        <w:rPr>
          <w:rFonts w:hint="eastAsia"/>
        </w:rPr>
        <w:t>这种方法相比于产生式</w:t>
      </w:r>
      <w:r w:rsidR="007502E5">
        <w:rPr>
          <w:rFonts w:hint="eastAsia"/>
        </w:rPr>
        <w:t>分类算法</w:t>
      </w:r>
      <w:r>
        <w:rPr>
          <w:rFonts w:hint="eastAsia"/>
        </w:rPr>
        <w:t>相对简单、计算效率高</w:t>
      </w:r>
      <w:r w:rsidR="007502E5">
        <w:rPr>
          <w:rFonts w:hint="eastAsia"/>
        </w:rPr>
        <w:t>，一旦建模完成，对</w:t>
      </w:r>
      <w:r w:rsidR="00683F3B">
        <w:rPr>
          <w:rFonts w:hint="eastAsia"/>
        </w:rPr>
        <w:t>输入</w:t>
      </w:r>
      <w:r w:rsidR="007502E5">
        <w:rPr>
          <w:rFonts w:hint="eastAsia"/>
        </w:rPr>
        <w:t>图像的姿态检测效率远远高于产生式分类算法</w:t>
      </w:r>
      <w:r>
        <w:rPr>
          <w:rFonts w:hint="eastAsia"/>
        </w:rPr>
        <w:t>。</w:t>
      </w:r>
      <w:r w:rsidR="003F3455">
        <w:rPr>
          <w:rFonts w:hint="eastAsia"/>
        </w:rPr>
        <w:t>大部分的人体姿态检测方法采用的是判</w:t>
      </w:r>
      <w:r w:rsidR="003F3455">
        <w:rPr>
          <w:rFonts w:hint="eastAsia"/>
        </w:rPr>
        <w:lastRenderedPageBreak/>
        <w:t>别式的分类算法</w:t>
      </w:r>
      <w:r w:rsidR="00F74460">
        <w:rPr>
          <w:rFonts w:hint="eastAsia"/>
        </w:rPr>
        <w:t>。</w:t>
      </w:r>
      <w:r w:rsidR="003B56F7">
        <w:rPr>
          <w:rFonts w:hint="eastAsia"/>
        </w:rPr>
        <w:t>判别式分类算法又可以根据其训练集的来源分为基于学习的分类算法和基于特定样本的分类算法。</w:t>
      </w:r>
    </w:p>
    <w:p w14:paraId="72B97842" w14:textId="7D45ED5F" w:rsidR="001352D3" w:rsidRDefault="003B56F7" w:rsidP="003B56F7">
      <w:pPr>
        <w:pStyle w:val="My"/>
      </w:pPr>
      <w:r>
        <w:rPr>
          <w:rFonts w:hint="eastAsia"/>
        </w:rPr>
        <w:t>基于学习的分类算法不对训练样本进行特定筛选和分类，现已存在大量这一类方法相关的文献。</w:t>
      </w:r>
      <w:r w:rsidR="003F3455">
        <w:rPr>
          <w:rFonts w:hint="eastAsia"/>
        </w:rPr>
        <w:t>SVM</w:t>
      </w:r>
      <w:r w:rsidR="003F3455">
        <w:rPr>
          <w:rFonts w:hint="eastAsia"/>
        </w:rPr>
        <w:t>（</w:t>
      </w:r>
      <w:r w:rsidR="003F3455">
        <w:rPr>
          <w:rFonts w:hint="eastAsia"/>
        </w:rPr>
        <w:t xml:space="preserve">Support </w:t>
      </w:r>
      <w:r w:rsidR="003F3455">
        <w:t>Vector Machines</w:t>
      </w:r>
      <w:r w:rsidR="003F3455">
        <w:rPr>
          <w:rFonts w:hint="eastAsia"/>
        </w:rPr>
        <w:t>）</w:t>
      </w:r>
      <w:r>
        <w:rPr>
          <w:rFonts w:hint="eastAsia"/>
        </w:rPr>
        <w:t>是当前</w:t>
      </w:r>
      <w:r w:rsidR="00526765">
        <w:rPr>
          <w:rFonts w:hint="eastAsia"/>
        </w:rPr>
        <w:t>被最广泛使用的分类器</w:t>
      </w:r>
      <w:r w:rsidR="00452282">
        <w:rPr>
          <w:rFonts w:hint="eastAsia"/>
        </w:rPr>
        <w:t>。</w:t>
      </w:r>
      <w:r w:rsidR="000F2BE7">
        <w:t>Remi</w:t>
      </w:r>
      <w:r w:rsidR="000F2BE7">
        <w:rPr>
          <w:rFonts w:hint="eastAsia"/>
        </w:rPr>
        <w:t>等人</w:t>
      </w:r>
      <w:r w:rsidR="000F2BE7" w:rsidRPr="000F2BE7">
        <w:rPr>
          <w:vertAlign w:val="superscript"/>
        </w:rPr>
        <w:t>[</w:t>
      </w:r>
      <w:r w:rsidR="000F2BE7">
        <w:rPr>
          <w:vertAlign w:val="superscript"/>
        </w:rPr>
        <w:fldChar w:fldCharType="begin" w:fldLock="1"/>
      </w:r>
      <w:r w:rsidR="00294EB6">
        <w:rPr>
          <w:vertAlign w:val="superscript"/>
        </w:rPr>
        <w:instrText>ADDIN CSL_CITATION { "citationItems" : [ { "id" : "ITEM-1", "itemData" : { "DOI" : "10.1007/3-540-47979-1", "ISBN" : "978-3-540-43748-2", "ISSN" : "16113349", "abstract" : "Detecting people in images is a key problem for video indexing, browsing and retrieval. The main difficulties are the large appearance variations caused by action, clothing, illumination, viewpoint and scale. Our goal is to find people in static video frames using learned models of both the appearance of body parts (head, limbs, hands), and of the geometry of their assemblies. We build on Forsyth &amp;amp; Fleck\u2019s general \u2018body plan\u2019 methodology and Felzenszwalb &amp;amp; Huttenlocher\u2019s dynamic programming approach for efficiently assembling candidate parts into \u2018pictorial structures\u2019. However we replace the rather simple part detectors used in these works with dedicated detectors learned for each body part using Support Vector Machines (SVMs) or Relevance Vector Machines (RVMs). We are not aware of any previous work using SVMs to learn articulated body plans, however they have been used to detect both whole pedestrians and combinations of rigidly positioned subimages (typically, upper body, arms, and legs) in street scenes, under a wide range of illumination, pose and clothing variations. RVMs are SVM-like classifiers that offer a well-founded probabilistic interpretation and improved sparsity for reduced computation. We demonstrate their benefits experimentally in a series of results showing great promise for learning detectors in more general situations.", "author" : [ { "dropping-particle" : "", "family" : "Ronfard", "given" : "Remi", "non-dropping-particle" : "", "parse-names" : false, "suffix" : "" }, { "dropping-particle" : "", "family" : "Schmid", "given" : "Cordelia", "non-dropping-particle" : "", "parse-names" : false, "suffix" : "" }, { "dropping-particle" : "", "family" : "Triggs", "given" : "Bill", "non-dropping-particle" : "", "parse-names" : false, "suffix" : "" } ], "container-title" : "Proceedings of the European Conference on Computer Vision (ECCV)", "id" : "ITEM-1", "issued" : { "date-parts" : [ [ "2002" ] ] }, "page" : "700-714", "title" : "Learning to parse pictures of people", "type" : "article-journal", "volume" : "2353" }, "uris" : [ "http://www.mendeley.com/documents/?uuid=2cd89d73-54aa-40ad-8ccb-c4d486e80199" ] } ], "mendeley" : { "formattedCitation" : "&lt;sup&gt;27&lt;/sup&gt;", "plainTextFormattedCitation" : "27", "previouslyFormattedCitation" : "&lt;sup&gt;27&lt;/sup&gt;" }, "properties" : { "noteIndex" : 0 }, "schema" : "https://github.com/citation-style-language/schema/raw/master/csl-citation.json" }</w:instrText>
      </w:r>
      <w:r w:rsidR="000F2BE7">
        <w:rPr>
          <w:vertAlign w:val="superscript"/>
        </w:rPr>
        <w:fldChar w:fldCharType="separate"/>
      </w:r>
      <w:r w:rsidR="000F2BE7" w:rsidRPr="000F2BE7">
        <w:rPr>
          <w:noProof/>
          <w:vertAlign w:val="superscript"/>
        </w:rPr>
        <w:t>27</w:t>
      </w:r>
      <w:r w:rsidR="000F2BE7">
        <w:rPr>
          <w:vertAlign w:val="superscript"/>
        </w:rPr>
        <w:fldChar w:fldCharType="end"/>
      </w:r>
      <w:r w:rsidR="000F2BE7" w:rsidRPr="000F2BE7">
        <w:rPr>
          <w:vertAlign w:val="superscript"/>
        </w:rPr>
        <w:t>]</w:t>
      </w:r>
      <w:r w:rsidR="005B6A81" w:rsidRPr="005B6A81">
        <w:rPr>
          <w:rFonts w:hint="eastAsia"/>
        </w:rPr>
        <w:t>用</w:t>
      </w:r>
      <w:r w:rsidR="0072238E">
        <w:rPr>
          <w:rFonts w:hint="eastAsia"/>
        </w:rPr>
        <w:t>SVM</w:t>
      </w:r>
      <w:r w:rsidR="005B6A81" w:rsidRPr="005B6A81">
        <w:rPr>
          <w:rFonts w:hint="eastAsia"/>
        </w:rPr>
        <w:t>或相关性向量机（</w:t>
      </w:r>
      <w:r w:rsidR="005B6A81" w:rsidRPr="005B6A81">
        <w:rPr>
          <w:rFonts w:hint="eastAsia"/>
        </w:rPr>
        <w:t>RVM</w:t>
      </w:r>
      <w:r w:rsidR="005B6A81" w:rsidRPr="005B6A81">
        <w:rPr>
          <w:rFonts w:hint="eastAsia"/>
        </w:rPr>
        <w:t>）</w:t>
      </w:r>
      <w:r w:rsidR="002D1CF3">
        <w:rPr>
          <w:rFonts w:hint="eastAsia"/>
        </w:rPr>
        <w:t>学习获得的</w:t>
      </w:r>
      <w:r w:rsidR="002D1CF3" w:rsidRPr="005B6A81">
        <w:rPr>
          <w:rFonts w:hint="eastAsia"/>
        </w:rPr>
        <w:t>专用检测器</w:t>
      </w:r>
      <w:r w:rsidR="002D1CF3">
        <w:rPr>
          <w:rFonts w:hint="eastAsia"/>
        </w:rPr>
        <w:t>替代简单的部位</w:t>
      </w:r>
      <w:r w:rsidR="005B6A81" w:rsidRPr="005B6A81">
        <w:rPr>
          <w:rFonts w:hint="eastAsia"/>
        </w:rPr>
        <w:t>检测器</w:t>
      </w:r>
      <w:r w:rsidR="008E58C0">
        <w:rPr>
          <w:rFonts w:hint="eastAsia"/>
        </w:rPr>
        <w:t>。</w:t>
      </w:r>
      <w:proofErr w:type="spellStart"/>
      <w:r w:rsidR="00824112">
        <w:t>R</w:t>
      </w:r>
      <w:r w:rsidR="00294EB6">
        <w:t>yuzo</w:t>
      </w:r>
      <w:proofErr w:type="spellEnd"/>
      <w:r w:rsidR="00294EB6">
        <w:rPr>
          <w:rFonts w:hint="eastAsia"/>
        </w:rPr>
        <w:t>等人</w:t>
      </w:r>
      <w:r w:rsidR="00294EB6" w:rsidRPr="00294EB6">
        <w:rPr>
          <w:vertAlign w:val="superscript"/>
        </w:rPr>
        <w:t>[</w:t>
      </w:r>
      <w:r w:rsidR="00294EB6">
        <w:rPr>
          <w:vertAlign w:val="superscript"/>
        </w:rPr>
        <w:fldChar w:fldCharType="begin" w:fldLock="1"/>
      </w:r>
      <w:r w:rsidR="00675419">
        <w:rPr>
          <w:vertAlign w:val="superscript"/>
        </w:rPr>
        <w:instrText>ADDIN CSL_CITATION { "citationItems" : [ { "id" : "ITEM-1", "itemData" : { "DOI" : "10.1007/978-3-540-88688-4-32", "ISBN" : "3540886850", "ISSN" : "03029743", "abstract" : "We address the problem of estimating human body pose from a single\\nimage with cluttered background. We train multiple local linear regressors\\nfor estimating the 3D pose from a feature vector of gradient orientation\\nhistograms. Each linear regressor is capable of selecting relevant\\ncomponents of the feature vector depending on pose by training it\\non a pose cluster which is a subset of the training samples with\\nsimilar pose. For discriminating the pose clusters, we use kernel\\nSupport Vector Machines (SVM) with pose-dependent feature selection.\\nWe achieve feature selection for kernel SVMs by estimating scale\\nparameters of RBF kernel through minimization of the radius/margin\\nbound, which is an upper bound of the expected generalization error,\\nwith efficient gradient descent. Human detection is also possible\\nwith these SVMs. Quantitative experiments show the effectiveness\\nof pose-dependent feature selection to both human detection and pose\\nestimation.", "author" : [ { "dropping-particle" : "", "family" : "Okada", "given" : "Ryuzo", "non-dropping-particle" : "", "parse-names" : false, "suffix" : "" }, { "dropping-particle" : "", "family" : "Soatto", "given" : "Stefano", "non-dropping-particle" : "", "parse-names" : false, "suffix" : "" } ], "container-title" : "Lecture Notes in Computer Science (including subseries Lecture Notes in Artificial Intelligence and Lecture Notes in Bioinformatics)", "id" : "ITEM-1", "issue" : "PART 2", "issued" : { "date-parts" : [ [ "2008" ] ] }, "page" : "434-445", "title" : "Relevant feature selection for human pose estimation and localization in cluttered images", "type" : "paper-conference", "volume" : "5303 LNCS" }, "uris" : [ "http://www.mendeley.com/documents/?uuid=400675b5-c453-4646-8c3b-190198be1e13" ] } ], "mendeley" : { "formattedCitation" : "&lt;sup&gt;28&lt;/sup&gt;", "plainTextFormattedCitation" : "28", "previouslyFormattedCitation" : "&lt;sup&gt;28&lt;/sup&gt;" }, "properties" : { "noteIndex" : 0 }, "schema" : "https://github.com/citation-style-language/schema/raw/master/csl-citation.json" }</w:instrText>
      </w:r>
      <w:r w:rsidR="00294EB6">
        <w:rPr>
          <w:vertAlign w:val="superscript"/>
        </w:rPr>
        <w:fldChar w:fldCharType="separate"/>
      </w:r>
      <w:r w:rsidR="00294EB6" w:rsidRPr="00294EB6">
        <w:rPr>
          <w:noProof/>
          <w:vertAlign w:val="superscript"/>
        </w:rPr>
        <w:t>28</w:t>
      </w:r>
      <w:r w:rsidR="00294EB6">
        <w:rPr>
          <w:vertAlign w:val="superscript"/>
        </w:rPr>
        <w:fldChar w:fldCharType="end"/>
      </w:r>
      <w:r w:rsidR="00294EB6" w:rsidRPr="00294EB6">
        <w:rPr>
          <w:vertAlign w:val="superscript"/>
        </w:rPr>
        <w:t>]</w:t>
      </w:r>
      <w:r w:rsidR="008E58C0" w:rsidRPr="008E58C0">
        <w:rPr>
          <w:rFonts w:hint="eastAsia"/>
        </w:rPr>
        <w:t>为了区分姿态簇，</w:t>
      </w:r>
      <w:r w:rsidR="0072238E">
        <w:rPr>
          <w:rFonts w:hint="eastAsia"/>
        </w:rPr>
        <w:t>使用具有姿势相关特征选择的内核支持向量机，</w:t>
      </w:r>
      <w:r w:rsidR="008E58C0" w:rsidRPr="008E58C0">
        <w:rPr>
          <w:rFonts w:hint="eastAsia"/>
        </w:rPr>
        <w:t>通过最小化半径</w:t>
      </w:r>
      <w:r w:rsidR="008E58C0" w:rsidRPr="008E58C0">
        <w:rPr>
          <w:rFonts w:hint="eastAsia"/>
        </w:rPr>
        <w:t>/</w:t>
      </w:r>
      <w:r w:rsidR="008E58C0" w:rsidRPr="008E58C0">
        <w:rPr>
          <w:rFonts w:hint="eastAsia"/>
        </w:rPr>
        <w:t>边界约束来估计</w:t>
      </w:r>
      <w:r w:rsidR="008E58C0" w:rsidRPr="008E58C0">
        <w:rPr>
          <w:rFonts w:hint="eastAsia"/>
        </w:rPr>
        <w:t>RBF</w:t>
      </w:r>
      <w:r w:rsidR="008E58C0" w:rsidRPr="008E58C0">
        <w:rPr>
          <w:rFonts w:hint="eastAsia"/>
        </w:rPr>
        <w:t>内核的尺度参数，从而实现了内核</w:t>
      </w:r>
      <w:r w:rsidR="0072238E">
        <w:rPr>
          <w:rFonts w:hint="eastAsia"/>
        </w:rPr>
        <w:t>支持向量机的特征选择</w:t>
      </w:r>
      <w:r w:rsidR="008E58C0" w:rsidRPr="008E58C0">
        <w:rPr>
          <w:rFonts w:hint="eastAsia"/>
        </w:rPr>
        <w:t>。</w:t>
      </w:r>
      <w:proofErr w:type="spellStart"/>
      <w:r w:rsidR="00675419">
        <w:t>Huazhong</w:t>
      </w:r>
      <w:proofErr w:type="spellEnd"/>
      <w:r w:rsidR="00675419">
        <w:rPr>
          <w:rFonts w:hint="eastAsia"/>
        </w:rPr>
        <w:t>等人</w:t>
      </w:r>
      <w:r w:rsidR="00675419" w:rsidRPr="00675419">
        <w:rPr>
          <w:vertAlign w:val="superscript"/>
        </w:rPr>
        <w:t>[</w:t>
      </w:r>
      <w:r w:rsidR="00675419">
        <w:rPr>
          <w:vertAlign w:val="superscript"/>
        </w:rPr>
        <w:fldChar w:fldCharType="begin" w:fldLock="1"/>
      </w:r>
      <w:r w:rsidR="00777987">
        <w:rPr>
          <w:vertAlign w:val="superscript"/>
        </w:rPr>
        <w:instrText>ADDIN CSL_CITATION { "citationItems" : [ { "id" : "ITEM-1", "itemData" : { "DOI" : "10.1109/CVPR.2008.4587534", "ISBN" : "978-1-4244-2242-5", "ISSN" : "1063-6919", "abstract" : "This paper addresses the problem of recovering 3D human pose from a single monocular image, using a discriminative bag-of-words approach. In previous work, the visual words are learned by unsupervised clustering algorithms. They capture the most common patterns and are good features for coarse-grain recognition tasks like object classification. But for those tasks which deal with subtle differences such as pose estimation, such representation may lack the needed discriminative power. In this paper, we propose to jointly learn the visual words and the pose regressors in a supervised manner. More specifically, we learn an individual distance metric for each visual word to optimize the pose estimation performance. The learned metrics rescale the visual words to suppress unimportant dimensions such as those corresponding to background. Another contribution is that we design an appearance and position context (APC) local descriptor that achieves both selectivity and invariance while requiring no background subtraction. We test our approach on both a quasi-synthetic dataset and a real dataset (HumanEva) to verify its effectiveness. Our approach also achieves fast computational speed thanks to the integral histograms used in APC descriptor extraction and fast inference of pose regressors.", "author" : [ { "dropping-particle" : "", "family" : "Ning", "given" : "Huazhong Ning Huazhong", "non-dropping-particle" : "", "parse-names" : false, "suffix" : "" }, { "dropping-particle" : "", "family" : "Xu", "given" : "Wei Xu Wei", "non-dropping-particle" : "", "parse-names" : false, "suffix" : "" }, { "dropping-particle" : "", "family" : "Gong", "given" : "Yihong Gong Yihong", "non-dropping-particle" : "", "parse-names" : false, "suffix" : "" }, { "dropping-particle" : "", "family" : "Huang", "given" : "T.", "non-dropping-particle" : "", "parse-names" : false, "suffix" : "" } ], "container-title" : "2008 IEEE Conference on Computer Vision and Pattern Recognition", "id" : "ITEM-1", "issued" : { "date-parts" : [ [ "2008" ] ] }, "page" : "1-8", "title" : "Discriminative learning of visual words for 3D human pose estimation", "type" : "article-journal" }, "uris" : [ "http://www.mendeley.com/documents/?uuid=74463288-abb1-495e-a8c9-3b6424d9adc7" ] } ], "mendeley" : { "formattedCitation" : "&lt;sup&gt;29&lt;/sup&gt;", "plainTextFormattedCitation" : "29", "previouslyFormattedCitation" : "&lt;sup&gt;29&lt;/sup&gt;" }, "properties" : { "noteIndex" : 0 }, "schema" : "https://github.com/citation-style-language/schema/raw/master/csl-citation.json" }</w:instrText>
      </w:r>
      <w:r w:rsidR="00675419">
        <w:rPr>
          <w:vertAlign w:val="superscript"/>
        </w:rPr>
        <w:fldChar w:fldCharType="separate"/>
      </w:r>
      <w:r w:rsidR="00675419" w:rsidRPr="00675419">
        <w:rPr>
          <w:noProof/>
          <w:vertAlign w:val="superscript"/>
        </w:rPr>
        <w:t>29</w:t>
      </w:r>
      <w:r w:rsidR="00675419">
        <w:rPr>
          <w:vertAlign w:val="superscript"/>
        </w:rPr>
        <w:fldChar w:fldCharType="end"/>
      </w:r>
      <w:r w:rsidR="00675419" w:rsidRPr="00675419">
        <w:rPr>
          <w:vertAlign w:val="superscript"/>
        </w:rPr>
        <w:t>]</w:t>
      </w:r>
      <w:r w:rsidR="0096309D">
        <w:rPr>
          <w:rFonts w:hint="eastAsia"/>
        </w:rPr>
        <w:t>使用</w:t>
      </w:r>
      <w:r w:rsidR="00551143" w:rsidRPr="00551143">
        <w:rPr>
          <w:rFonts w:hint="eastAsia"/>
        </w:rPr>
        <w:t>的</w:t>
      </w:r>
      <w:r w:rsidR="00746599">
        <w:rPr>
          <w:rFonts w:hint="eastAsia"/>
        </w:rPr>
        <w:t>判别式</w:t>
      </w:r>
      <w:r w:rsidR="0096309D">
        <w:rPr>
          <w:rFonts w:hint="eastAsia"/>
        </w:rPr>
        <w:t>词袋</w:t>
      </w:r>
      <w:r w:rsidR="00746599">
        <w:rPr>
          <w:rFonts w:hint="eastAsia"/>
        </w:rPr>
        <w:t>方法实现</w:t>
      </w:r>
      <w:r w:rsidR="00551143" w:rsidRPr="00551143">
        <w:rPr>
          <w:rFonts w:hint="eastAsia"/>
        </w:rPr>
        <w:t>单目图像</w:t>
      </w:r>
      <w:r w:rsidR="00746599">
        <w:rPr>
          <w:rFonts w:hint="eastAsia"/>
        </w:rPr>
        <w:t>的</w:t>
      </w:r>
      <w:r w:rsidR="00551143" w:rsidRPr="00551143">
        <w:rPr>
          <w:rFonts w:hint="eastAsia"/>
        </w:rPr>
        <w:t>3D</w:t>
      </w:r>
      <w:r w:rsidR="00746599">
        <w:rPr>
          <w:rFonts w:hint="eastAsia"/>
        </w:rPr>
        <w:t>人体姿态检测。</w:t>
      </w:r>
      <w:r w:rsidR="007757DB">
        <w:rPr>
          <w:rFonts w:hint="eastAsia"/>
        </w:rPr>
        <w:t>近年来，随着深度学习</w:t>
      </w:r>
      <w:r w:rsidR="00E704C0">
        <w:rPr>
          <w:rFonts w:hint="eastAsia"/>
        </w:rPr>
        <w:t>的</w:t>
      </w:r>
      <w:r w:rsidR="0006603E">
        <w:rPr>
          <w:rFonts w:hint="eastAsia"/>
        </w:rPr>
        <w:t>快速</w:t>
      </w:r>
      <w:r w:rsidR="00E704C0">
        <w:rPr>
          <w:rFonts w:hint="eastAsia"/>
        </w:rPr>
        <w:t>发展及其在数据挖掘和表达能力上的优势，</w:t>
      </w:r>
      <w:r w:rsidR="0006603E">
        <w:rPr>
          <w:rFonts w:hint="eastAsia"/>
        </w:rPr>
        <w:t>人体姿态检测领域引入了深度学</w:t>
      </w:r>
      <w:r w:rsidR="00D20DB8">
        <w:rPr>
          <w:rFonts w:hint="eastAsia"/>
        </w:rPr>
        <w:t>习方法用于学习图像中的关键信息，</w:t>
      </w:r>
      <w:r w:rsidR="006E4448">
        <w:rPr>
          <w:rFonts w:hint="eastAsia"/>
        </w:rPr>
        <w:t>其中</w:t>
      </w:r>
      <w:r w:rsidR="0006603E">
        <w:rPr>
          <w:rFonts w:hint="eastAsia"/>
        </w:rPr>
        <w:t>CNN</w:t>
      </w:r>
      <w:r w:rsidR="0006603E">
        <w:rPr>
          <w:rFonts w:hint="eastAsia"/>
        </w:rPr>
        <w:t>（</w:t>
      </w:r>
      <w:r w:rsidR="0006603E">
        <w:t>Convolutional Neural Networks</w:t>
      </w:r>
      <w:r w:rsidR="0006603E">
        <w:rPr>
          <w:rFonts w:hint="eastAsia"/>
        </w:rPr>
        <w:t>）</w:t>
      </w:r>
      <w:r w:rsidR="00463339">
        <w:rPr>
          <w:rFonts w:hint="eastAsia"/>
        </w:rPr>
        <w:t>被广泛应用于</w:t>
      </w:r>
      <w:r w:rsidR="006E4448">
        <w:rPr>
          <w:rFonts w:hint="eastAsia"/>
        </w:rPr>
        <w:t>人体姿态检测中。</w:t>
      </w:r>
      <w:proofErr w:type="spellStart"/>
      <w:r w:rsidR="00777987">
        <w:t>Tompson</w:t>
      </w:r>
      <w:proofErr w:type="spellEnd"/>
      <w:r w:rsidR="00777987">
        <w:rPr>
          <w:rFonts w:hint="eastAsia"/>
        </w:rPr>
        <w:t>等人</w:t>
      </w:r>
      <w:r w:rsidR="00777987" w:rsidRPr="00777987">
        <w:rPr>
          <w:vertAlign w:val="superscript"/>
        </w:rPr>
        <w:t>[</w:t>
      </w:r>
      <w:r w:rsidR="00777987">
        <w:rPr>
          <w:vertAlign w:val="superscript"/>
        </w:rPr>
        <w:fldChar w:fldCharType="begin" w:fldLock="1"/>
      </w:r>
      <w:r w:rsidR="00A23DC8">
        <w:rPr>
          <w:vertAlign w:val="superscript"/>
        </w:rPr>
        <w:instrText>ADDIN CSL_CITATION { "citationItems" : [ { "id" : "ITEM-1", "itemData" : { "ISSN" : "10495258", "abstract" : "This paper proposes a new hybrid architecture that consists of a deep Convolutional Network and a Markov Random Field. We show how this architecture is successfully applied to the challenging problem of articulated human pose estimation in monocular images. The architecture can exploit structural domain constraints such as geometric relationships between body joint locations. We show that joint training of these two model paradigms improves performance and allows us to significantly outperform existing state-of-the-art techniques.", "author" : [ { "dropping-particle" : "", "family" : "Tompson", "given" : "Jonathan", "non-dropping-particle" : "", "parse-names" : false, "suffix" : "" }, { "dropping-particle" : "", "family" : "Jain", "given" : "Arjun", "non-dropping-particle" : "", "parse-names" : false, "suffix" : "" }, { "dropping-particle" : "", "family" : "LeCun", "given" : "Yann", "non-dropping-particle" : "", "parse-names" : false, "suffix" : "" }, { "dropping-particle" : "", "family" : "Bregler", "given" : "Christoph", "non-dropping-particle" : "", "parse-names" : false, "suffix" : "" } ], "id" : "ITEM-1", "issued" : { "date-parts" : [ [ "2014" ] ] }, "page" : "1-9", "title" : "Joint Training of a Convolutional Network and a Graphical Model for Human Pose Estimation", "type" : "article-journal" }, "uris" : [ "http://www.mendeley.com/documents/?uuid=5c9ba708-d360-47a2-b306-2758f103feb4" ] } ], "mendeley" : { "formattedCitation" : "&lt;sup&gt;30&lt;/sup&gt;", "plainTextFormattedCitation" : "30", "previouslyFormattedCitation" : "&lt;sup&gt;30&lt;/sup&gt;" }, "properties" : { "noteIndex" : 0 }, "schema" : "https://github.com/citation-style-language/schema/raw/master/csl-citation.json" }</w:instrText>
      </w:r>
      <w:r w:rsidR="00777987">
        <w:rPr>
          <w:vertAlign w:val="superscript"/>
        </w:rPr>
        <w:fldChar w:fldCharType="separate"/>
      </w:r>
      <w:r w:rsidR="00777987" w:rsidRPr="00777987">
        <w:rPr>
          <w:noProof/>
          <w:vertAlign w:val="superscript"/>
        </w:rPr>
        <w:t>30</w:t>
      </w:r>
      <w:r w:rsidR="00777987">
        <w:rPr>
          <w:vertAlign w:val="superscript"/>
        </w:rPr>
        <w:fldChar w:fldCharType="end"/>
      </w:r>
      <w:r w:rsidR="00777987" w:rsidRPr="00777987">
        <w:rPr>
          <w:vertAlign w:val="superscript"/>
        </w:rPr>
        <w:t>]</w:t>
      </w:r>
      <w:r w:rsidR="006E4448" w:rsidRPr="006E4448">
        <w:rPr>
          <w:rFonts w:hint="eastAsia"/>
        </w:rPr>
        <w:t>提出了一种涉及深卷积网络和马尔可夫随机场（</w:t>
      </w:r>
      <w:r w:rsidR="006E4448" w:rsidRPr="006E4448">
        <w:rPr>
          <w:rFonts w:hint="eastAsia"/>
        </w:rPr>
        <w:t>MRF</w:t>
      </w:r>
      <w:r w:rsidR="006E4448" w:rsidRPr="006E4448">
        <w:rPr>
          <w:rFonts w:hint="eastAsia"/>
        </w:rPr>
        <w:t>）模型的组合架构。</w:t>
      </w:r>
      <w:proofErr w:type="spellStart"/>
      <w:r w:rsidR="00A23DC8">
        <w:t>Gkioxari</w:t>
      </w:r>
      <w:proofErr w:type="spellEnd"/>
      <w:r w:rsidR="00A23DC8">
        <w:rPr>
          <w:rFonts w:hint="eastAsia"/>
        </w:rPr>
        <w:t>等人</w:t>
      </w:r>
      <w:r w:rsidR="00A23DC8" w:rsidRPr="00A23DC8">
        <w:rPr>
          <w:vertAlign w:val="superscript"/>
        </w:rPr>
        <w:t>[</w:t>
      </w:r>
      <w:r w:rsidR="00A23DC8">
        <w:rPr>
          <w:vertAlign w:val="superscript"/>
        </w:rPr>
        <w:fldChar w:fldCharType="begin" w:fldLock="1"/>
      </w:r>
      <w:r w:rsidR="00A23DC8">
        <w:rPr>
          <w:vertAlign w:val="superscript"/>
        </w:rPr>
        <w:instrText>ADDIN CSL_CITATION { "citationItems" : [ { "id" : "ITEM-1", "itemData" : { "abstract" : "We present convolutional neural networks for the tasks of keypoint (pose) prediction and action classification of people in unconstrained images. Our approach involves training an R-CNN detector with loss functions depending on the task being tackled. We evaluate our method on the challenging PASCAL VOC dataset and compare it to previous leading approaches. Our method gives state-of-the-art results for keypoint and action prediction. Additionally, we introduce a new dataset for action detection, the task of simultaneously localizing people and classifying their actions, and present results using our approach.", "author" : [ { "dropping-particle" : "", "family" : "Gkioxari", "given" : "Georgia", "non-dropping-particle" : "", "parse-names" : false, "suffix" : "" }, { "dropping-particle" : "", "family" : "Hariharan", "given" : "Bharath", "non-dropping-particle" : "", "parse-names" : false, "suffix" : "" }, { "dropping-particle" : "", "family" : "Girshick", "given" : "Ross", "non-dropping-particle" : "", "parse-names" : false, "suffix" : "" }, { "dropping-particle" : "", "family" : "Malik", "given" : "Jitendra", "non-dropping-particle" : "", "parse-names" : false, "suffix" : "" } ], "id" : "ITEM-1", "issued" : { "date-parts" : [ [ "2014" ] ] }, "page" : "1-8", "title" : "R-CNNs for Pose Estimation and Action Detection", "type" : "article-journal" }, "uris" : [ "http://www.mendeley.com/documents/?uuid=580a9342-a2b0-43a7-9d27-22bcdecaf5ca" ] } ], "mendeley" : { "formattedCitation" : "&lt;sup&gt;31&lt;/sup&gt;", "plainTextFormattedCitation" : "31", "previouslyFormattedCitation" : "&lt;sup&gt;31&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1</w:t>
      </w:r>
      <w:r w:rsidR="00A23DC8">
        <w:rPr>
          <w:vertAlign w:val="superscript"/>
        </w:rPr>
        <w:fldChar w:fldCharType="end"/>
      </w:r>
      <w:r w:rsidR="00A23DC8" w:rsidRPr="00A23DC8">
        <w:rPr>
          <w:vertAlign w:val="superscript"/>
        </w:rPr>
        <w:t>]</w:t>
      </w:r>
      <w:r w:rsidR="001F4A0B">
        <w:rPr>
          <w:rFonts w:hint="eastAsia"/>
        </w:rPr>
        <w:t>用由</w:t>
      </w:r>
      <w:r w:rsidR="001F4A0B">
        <w:rPr>
          <w:rFonts w:hint="eastAsia"/>
        </w:rPr>
        <w:t>CNN</w:t>
      </w:r>
      <w:r w:rsidR="001F4A0B">
        <w:rPr>
          <w:rFonts w:hint="eastAsia"/>
        </w:rPr>
        <w:t>特征表示的区域来训练出具有损失函数</w:t>
      </w:r>
      <w:r w:rsidR="001F4A0B" w:rsidRPr="001F4A0B">
        <w:rPr>
          <w:rFonts w:hint="eastAsia"/>
        </w:rPr>
        <w:t>的</w:t>
      </w:r>
      <w:r w:rsidR="001F4A0B" w:rsidRPr="001F4A0B">
        <w:rPr>
          <w:rFonts w:hint="eastAsia"/>
        </w:rPr>
        <w:t>R-CNN</w:t>
      </w:r>
      <w:r w:rsidR="001F4A0B" w:rsidRPr="001F4A0B">
        <w:rPr>
          <w:rFonts w:hint="eastAsia"/>
        </w:rPr>
        <w:t>检测器。</w:t>
      </w:r>
      <w:r w:rsidR="00A23DC8">
        <w:rPr>
          <w:rFonts w:hint="eastAsia"/>
        </w:rPr>
        <w:t>Joao</w:t>
      </w:r>
      <w:r w:rsidR="00A23DC8">
        <w:rPr>
          <w:rFonts w:hint="eastAsia"/>
        </w:rPr>
        <w:t>等人</w:t>
      </w:r>
      <w:r w:rsidR="00A23DC8" w:rsidRPr="00A23DC8">
        <w:rPr>
          <w:vertAlign w:val="superscript"/>
        </w:rPr>
        <w:t>[</w:t>
      </w:r>
      <w:r w:rsidR="00A23DC8">
        <w:rPr>
          <w:vertAlign w:val="superscript"/>
        </w:rPr>
        <w:fldChar w:fldCharType="begin" w:fldLock="1"/>
      </w:r>
      <w:r w:rsidR="00A23DC8">
        <w:rPr>
          <w:vertAlign w:val="superscript"/>
        </w:rPr>
        <w:instrText>ADDIN CSL_CITATION { "citationItems" : [ { "id" : "ITEM-1", "itemData" : { "DOI" : "10.1109/CVPR.2016.512", "ISBN" : "9781467388504", "ISSN" : "10636919", "PMID" : "25246403", "abstract" : "Hierarchical feature extractors such as Convolutional Networks (ConvNets) have achieved impressive performance on a variety of classification tasks using purely feedforward processing. Feedforward architectures can learn rich representations of the input space but do not explicitly model dependencies in the output spaces, that are quite structured for tasks such as articulated human pose estimation or object segmentation. Here we propose a framework that expands the expressive power of hierarchical feature extractors to encompass both input and output spaces, by introducing top-down feedback. Instead of directly predicting the outputs in one go, we use a self-correcting model that progressively changes an initial solution by feeding back error predictions, in a process we call Iterative Error Feedback (IEF). IEF shows excellent performance on the task of articulated pose estimation in the challenging MPII and LSP benchmarks, matching the state-of-the-art without requiring ground truth scale annotation.", "author" : [ { "dropping-particle" : "", "family" : "Carreira", "given" : "Joao", "non-dropping-particle" : "", "parse-names" : false, "suffix" : "" }, { "dropping-particle" : "", "family" : "Agrawal", "given" : "Pulkit", "non-dropping-particle" : "", "parse-names" : false, "suffix" : "" }, { "dropping-particle" : "", "family" : "Fragkiadaki", "given" : "Katerina",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6" ] ] }, "page" : "4733-4742", "title" : "Human pose estimation with iterative error feedback", "type" : "paper-conference", "volume" : "2016-December" }, "uris" : [ "http://www.mendeley.com/documents/?uuid=1813359f-161b-496c-bc10-084120b96ecd" ] } ], "mendeley" : { "formattedCitation" : "&lt;sup&gt;32&lt;/sup&gt;", "plainTextFormattedCitation" : "32", "previouslyFormattedCitation" : "&lt;sup&gt;32&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2</w:t>
      </w:r>
      <w:r w:rsidR="00A23DC8">
        <w:rPr>
          <w:vertAlign w:val="superscript"/>
        </w:rPr>
        <w:fldChar w:fldCharType="end"/>
      </w:r>
      <w:r w:rsidR="00A23DC8" w:rsidRPr="00A23DC8">
        <w:rPr>
          <w:vertAlign w:val="superscript"/>
        </w:rPr>
        <w:t>]</w:t>
      </w:r>
      <w:r w:rsidR="006E4448" w:rsidRPr="006E4448">
        <w:rPr>
          <w:rFonts w:hint="eastAsia"/>
        </w:rPr>
        <w:t>采用迭代误差反馈，通过反馈误差预测来改变初始解。</w:t>
      </w:r>
    </w:p>
    <w:p w14:paraId="10F9929A" w14:textId="23074E1B" w:rsidR="003B56F7" w:rsidRDefault="003B56F7" w:rsidP="003B56F7">
      <w:pPr>
        <w:pStyle w:val="My"/>
      </w:pPr>
      <w:r>
        <w:rPr>
          <w:rFonts w:hint="eastAsia"/>
        </w:rPr>
        <w:t>基于特定样本的分类算法中，对于输入的图像，我们用</w:t>
      </w:r>
      <w:r w:rsidRPr="003B56F7">
        <w:rPr>
          <w:rFonts w:hint="eastAsia"/>
        </w:rPr>
        <w:t>特定姿态的离散</w:t>
      </w:r>
      <w:r>
        <w:rPr>
          <w:rFonts w:hint="eastAsia"/>
        </w:rPr>
        <w:t>图像</w:t>
      </w:r>
      <w:r w:rsidRPr="003B56F7">
        <w:rPr>
          <w:rFonts w:hint="eastAsia"/>
        </w:rPr>
        <w:t>集合</w:t>
      </w:r>
      <w:r>
        <w:rPr>
          <w:rFonts w:hint="eastAsia"/>
        </w:rPr>
        <w:t>及</w:t>
      </w:r>
      <w:r w:rsidRPr="003B56F7">
        <w:rPr>
          <w:rFonts w:hint="eastAsia"/>
        </w:rPr>
        <w:t>其对应</w:t>
      </w:r>
      <w:r>
        <w:rPr>
          <w:rFonts w:hint="eastAsia"/>
        </w:rPr>
        <w:t>的特征表示</w:t>
      </w:r>
      <w:r w:rsidRPr="003B56F7">
        <w:rPr>
          <w:rFonts w:hint="eastAsia"/>
        </w:rPr>
        <w:t>来</w:t>
      </w:r>
      <w:r>
        <w:rPr>
          <w:rFonts w:hint="eastAsia"/>
        </w:rPr>
        <w:t>训练模型并实现人体</w:t>
      </w:r>
      <w:r w:rsidRPr="003B56F7">
        <w:rPr>
          <w:rFonts w:hint="eastAsia"/>
        </w:rPr>
        <w:t>姿态</w:t>
      </w:r>
      <w:r>
        <w:rPr>
          <w:rFonts w:hint="eastAsia"/>
        </w:rPr>
        <w:t>检测</w:t>
      </w:r>
      <w:r w:rsidR="00A23DC8" w:rsidRPr="00A23DC8">
        <w:rPr>
          <w:vertAlign w:val="superscript"/>
        </w:rPr>
        <w:t>[</w:t>
      </w:r>
      <w:r w:rsidR="00A23DC8">
        <w:rPr>
          <w:vertAlign w:val="superscript"/>
        </w:rPr>
        <w:fldChar w:fldCharType="begin" w:fldLock="1"/>
      </w:r>
      <w:r w:rsidR="00A23DC8">
        <w:rPr>
          <w:vertAlign w:val="superscript"/>
        </w:rPr>
        <w:instrText>ADDIN CSL_CITATION { "citationItems" : [ { "id" : "ITEM-1", "itemData" : { "DOI" : "10.1109/ICIP.2010.5652502", "ISBN" : "9781424479948", "ISSN" : "15224880", "abstract" : "Image based human pose recovery has many applications in different industries such as games, entertainment, physiological rehabilitation and biometrics. This paper presents a new pose estimation algorithm from monocular images based on a nonlinear mapping of human silhouettes, coded using a collection of local image moments, to the pose space using a mixture of Neural Networks (NN) regressors. All parameters are estimated automatically. Experiments and comparative results show a superior performance of the proposed method.", "author" : [ { "dropping-particle" : "", "family" : "Flitti", "given" : "F.", "non-dropping-particle" : "", "parse-names" : false, "suffix" : "" }, { "dropping-particle" : "", "family" : "Bennamoun", "given" : "M.", "non-dropping-particle" : "", "parse-names" : false, "suffix" : "" }, { "dropping-particle" : "", "family" : "Huynh", "given" : "D. Q.", "non-dropping-particle" : "", "parse-names" : false, "suffix" : "" }, { "dropping-particle" : "", "family" : "Owens", "given" : "R. A.", "non-dropping-particle" : "", "parse-names" : false, "suffix" : "" } ], "container-title" : "Proceedings - International Conference on Image Processing, ICIP", "id" : "ITEM-1", "issued" : { "date-parts" : [ [ "2010" ] ] }, "page" : "1517-1520", "title" : "Probabilistic human pose recovery from 2D images", "type" : "paper-conference" }, "uris" : [ "http://www.mendeley.com/documents/?uuid=ad67fd65-3785-4372-8fe6-688a01c90a7e" ] } ], "mendeley" : { "formattedCitation" : "&lt;sup&gt;33&lt;/sup&gt;", "plainTextFormattedCitation" : "33", "previouslyFormattedCitation" : "&lt;sup&gt;33&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3</w:t>
      </w:r>
      <w:r w:rsidR="00A23DC8">
        <w:rPr>
          <w:vertAlign w:val="superscript"/>
        </w:rPr>
        <w:fldChar w:fldCharType="end"/>
      </w:r>
      <w:r w:rsidR="00A23DC8" w:rsidRPr="00A23DC8">
        <w:rPr>
          <w:vertAlign w:val="superscript"/>
        </w:rPr>
        <w:t>]</w:t>
      </w:r>
      <w:r w:rsidR="00A23DC8">
        <w:rPr>
          <w:rFonts w:hint="eastAsia"/>
        </w:rPr>
        <w:t>。</w:t>
      </w:r>
      <w:r w:rsidRPr="003B56F7">
        <w:rPr>
          <w:rFonts w:hint="eastAsia"/>
        </w:rPr>
        <w:t>随机树</w:t>
      </w:r>
      <w:r w:rsidR="00A23DC8" w:rsidRPr="00A23DC8">
        <w:rPr>
          <w:rFonts w:hint="eastAsia"/>
          <w:vertAlign w:val="superscript"/>
        </w:rPr>
        <w:t>[</w:t>
      </w:r>
      <w:r w:rsidR="00A23DC8">
        <w:rPr>
          <w:vertAlign w:val="superscript"/>
        </w:rPr>
        <w:fldChar w:fldCharType="begin" w:fldLock="1"/>
      </w:r>
      <w:r w:rsidR="004E50A3">
        <w:rPr>
          <w:vertAlign w:val="superscript"/>
        </w:rPr>
        <w:instrText>ADDIN CSL_CITATION { "citationItems" : [ { "id" : "ITEM-1", "itemData" : { "DOI" : "10.1162/neco.1997.9.7.1545", "ISBN" : "10.1162/neco.1997.9.7.1545", "ISSN" : "0899-7667", "PMID" : "25246403", "abstract" : "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led by estimates of the corresponding posterior distribution over shape classes. An image is classified by sending it down every tree and aggregating the resulting distributions. The method is applied to classifying handwritten digits and synthetic linear and nonlinear deformations of three hundred LATeX symbols. State-of-the-art error rates are achieved on the National Institute of Standards and Technology database of digits. The principal goal of the experiments on LATeX symbols is to analyse invariance, generalisation error and related issues, and a comparison with artificial neural networks methods is presented in this context.", "author" : [ { "dropping-particle" : "", "family" : "Amit", "given" : "Yali", "non-dropping-particle" : "", "parse-names" : false, "suffix" : "" }, { "dropping-particle" : "", "family" : "Geman", "given" : "Donald", "non-dropping-particle" : "", "parse-names" : false, "suffix" : "" } ], "container-title" : "Neural Computation", "id" : "ITEM-1", "issue" : "7", "issued" : { "date-parts" : [ [ "1997" ] ] }, "page" : "1545-1588", "title" : "Shape Quantization and Recognition with Randomized Trees", "type" : "article-journal", "volume" : "9" }, "uris" : [ "http://www.mendeley.com/documents/?uuid=a2015ca4-9d34-48db-848f-8c83378f6f55" ] } ], "mendeley" : { "formattedCitation" : "&lt;sup&gt;34&lt;/sup&gt;", "plainTextFormattedCitation" : "34", "previouslyFormattedCitation" : "&lt;sup&gt;34&lt;/sup&gt;" }, "properties" : { "noteIndex" : 0 }, "schema" : "https://github.com/citation-style-language/schema/raw/master/csl-citation.json" }</w:instrText>
      </w:r>
      <w:r w:rsidR="00A23DC8">
        <w:rPr>
          <w:vertAlign w:val="superscript"/>
        </w:rPr>
        <w:fldChar w:fldCharType="separate"/>
      </w:r>
      <w:r w:rsidR="00A23DC8" w:rsidRPr="00A23DC8">
        <w:rPr>
          <w:noProof/>
          <w:vertAlign w:val="superscript"/>
        </w:rPr>
        <w:t>34</w:t>
      </w:r>
      <w:r w:rsidR="00A23DC8">
        <w:rPr>
          <w:vertAlign w:val="superscript"/>
        </w:rPr>
        <w:fldChar w:fldCharType="end"/>
      </w:r>
      <w:r w:rsidR="00A23DC8" w:rsidRPr="00A23DC8">
        <w:rPr>
          <w:rFonts w:hint="eastAsia"/>
          <w:vertAlign w:val="superscript"/>
        </w:rPr>
        <w:t>]</w:t>
      </w:r>
      <w:r w:rsidRPr="003B56F7">
        <w:rPr>
          <w:rFonts w:hint="eastAsia"/>
        </w:rPr>
        <w:t>和随机森林</w:t>
      </w:r>
      <w:r w:rsidR="004E50A3" w:rsidRPr="004E50A3">
        <w:rPr>
          <w:vertAlign w:val="superscript"/>
        </w:rPr>
        <w:t>[</w:t>
      </w:r>
      <w:r w:rsidR="004E50A3">
        <w:rPr>
          <w:vertAlign w:val="superscript"/>
        </w:rPr>
        <w:fldChar w:fldCharType="begin" w:fldLock="1"/>
      </w:r>
      <w:r w:rsidR="00021A62">
        <w:rPr>
          <w:vertAlign w:val="superscript"/>
        </w:rPr>
        <w:instrText>ADDIN CSL_CITATION { "citationItems" : [ { "id" : "ITEM-1", "itemData" : { "DOI" : "10.4218/etrij.13.2013.0063", "ISBN" : "0120130417001", "ISSN" : "12256463", "abstract" : "Since the recent launch of Microsoft Xbox Kinect, research on 3D human pose estimation has attracted a lot of attention in the computer vision community. Kinect shows impressive estimation accuracy and real-time performance on massive graphics processing unit hardware. In this paper, we focus on further reducing the computation complexity of the existing state-of-the-art method to make the real-time 3D human pose estimation functionality applicable to devices with lower computing power. As a result, we propose two simple approaches to speed up the random-forest-based human pose estimation method. In the original algorithm, the random forest classifier is applied to all pixels of the segmented human depth image. We first use a multi-scale approach to reduce the number of such calculations. Second, the complexity of the random forest classification itself is decreased by the proposed cascade approach. Experiment results for real data show that our method is effective and works in real time (30 fps) without any parallelization efforts.", "author" : [ { "dropping-particle" : "", "family" : "Chang", "given" : "Ju Yong", "non-dropping-particle" : "", "parse-names" : false, "suffix" : "" }, { "dropping-particle" : "", "family" : "Nam", "given" : "Seung Woo", "non-dropping-particle" : "", "parse-names" : false, "suffix" : "" } ], "container-title" : "ETRI Journal", "id" : "ITEM-1", "issue" : "6", "issued" : { "date-parts" : [ [ "2013" ] ] }, "page" : "949-959", "title" : "Fast random-Forest-Based human pose estimation using a multi-Scale and cascade approach", "type" : "article-journal", "volume" : "35" }, "uris" : [ "http://www.mendeley.com/documents/?uuid=fdf341d2-2c13-46ae-87c7-80b7df5a66cd" ] }, { "id" : "ITEM-2",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 148\u2013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2", "issue" : "1", "issued" : { "date-parts" : [ [ "2001" ] ] }, "page" : "5-32", "title" : "Random forests", "type" : "article-journal", "volume" : "45" }, "uris" : [ "http://www.mendeley.com/documents/?uuid=90a105fe-e278-4873-aaff-a3706f27f4d0" ] } ], "mendeley" : { "formattedCitation" : "&lt;sup&gt;35,36&lt;/sup&gt;", "plainTextFormattedCitation" : "35,36", "previouslyFormattedCitation" : "&lt;sup&gt;35,36&lt;/sup&gt;" }, "properties" : { "noteIndex" : 0 }, "schema" : "https://github.com/citation-style-language/schema/raw/master/csl-citation.json" }</w:instrText>
      </w:r>
      <w:r w:rsidR="004E50A3">
        <w:rPr>
          <w:vertAlign w:val="superscript"/>
        </w:rPr>
        <w:fldChar w:fldCharType="separate"/>
      </w:r>
      <w:r w:rsidR="004E50A3" w:rsidRPr="004E50A3">
        <w:rPr>
          <w:noProof/>
          <w:vertAlign w:val="superscript"/>
        </w:rPr>
        <w:t>35,36</w:t>
      </w:r>
      <w:r w:rsidR="004E50A3">
        <w:rPr>
          <w:vertAlign w:val="superscript"/>
        </w:rPr>
        <w:fldChar w:fldCharType="end"/>
      </w:r>
      <w:r w:rsidR="004E50A3" w:rsidRPr="004E50A3">
        <w:rPr>
          <w:vertAlign w:val="superscript"/>
        </w:rPr>
        <w:t>]</w:t>
      </w:r>
      <w:r>
        <w:rPr>
          <w:rFonts w:hint="eastAsia"/>
        </w:rPr>
        <w:t>、</w:t>
      </w:r>
      <w:r w:rsidRPr="003B56F7">
        <w:rPr>
          <w:rFonts w:hint="eastAsia"/>
        </w:rPr>
        <w:t>霍夫森林</w:t>
      </w:r>
      <w:r w:rsidR="00021A62" w:rsidRPr="00021A62">
        <w:rPr>
          <w:vertAlign w:val="superscript"/>
        </w:rPr>
        <w:t>[</w:t>
      </w:r>
      <w:r w:rsidR="00021A62">
        <w:rPr>
          <w:vertAlign w:val="superscript"/>
        </w:rPr>
        <w:fldChar w:fldCharType="begin" w:fldLock="1"/>
      </w:r>
      <w:r w:rsidR="00A2149B">
        <w:rPr>
          <w:vertAlign w:val="superscript"/>
        </w:rPr>
        <w:instrText>ADDIN CSL_CITATION { "citationItems" : [ { "id" : "ITEM-1", "itemData" : { "DOI" : "10.1109/ICCV.2011.6126270", "ISBN" : "9781457711015", "ISSN" : "1550-5499", "abstract" : "We present a new approach to general-activity human pose estimation from depth images, building on Hough forests. We extend existing techniques in several ways: real time prediction of multiple 3D joints, explicit learning of voting weights, vote compression to allow larger training sets, and a comparison of several decision-tree training objectives. Key aspects of our work include: regression directly from the raw depth image, without the use of an arbitrary intermediate representation; applicability to general motions (not constrained to particular activities) and the ability to localize occluded as well as visible body joints. Experimental results demonstrate that our method produces state of the art results on several data sets including the challenging MSRC-5000 pose estimation test set, at a speed of about 200 frames per second. Results on silhouettes suggest broader applicability to other imaging modalities.", "author" : [ { "dropping-particle" : "", "family" : "Girshick", "given" : "Ross", "non-dropping-particle" : "", "parse-names" : false, "suffix" : "" }, { "dropping-particle" : "", "family" : "Shotton", "given" : "Jamie", "non-dropping-particle" : "", "parse-names" : false, "suffix" : "" }, { "dropping-particle" : "", "family" : "Kohli", "given" : "Pushmeet", "non-dropping-particle" : "", "parse-names" : false, "suffix" : "" }, { "dropping-particle" : "", "family" : "Criminisi", "given" : "Antonio", "non-dropping-particle" : "", "parse-names" : false, "suffix" : "" }, { "dropping-particle" : "", "family" : "Fitzgibbon", "given" : "Andrew", "non-dropping-particle" : "", "parse-names" : false, "suffix" : "" } ], "container-title" : "Proceedings of the IEEE International Conference on Computer Vision", "id" : "ITEM-1", "issued" : { "date-parts" : [ [ "2011" ] ] }, "page" : "415-422", "title" : "Efficient regression of general-activity human poses from depth images", "type" : "paper-conference" }, "uris" : [ "http://www.mendeley.com/documents/?uuid=733d4729-0758-4ae9-9cd2-79d391a33401" ] } ], "mendeley" : { "formattedCitation" : "&lt;sup&gt;37&lt;/sup&gt;", "plainTextFormattedCitation" : "37", "previouslyFormattedCitation" : "&lt;sup&gt;37&lt;/sup&gt;" }, "properties" : { "noteIndex" : 0 }, "schema" : "https://github.com/citation-style-language/schema/raw/master/csl-citation.json" }</w:instrText>
      </w:r>
      <w:r w:rsidR="00021A62">
        <w:rPr>
          <w:vertAlign w:val="superscript"/>
        </w:rPr>
        <w:fldChar w:fldCharType="separate"/>
      </w:r>
      <w:r w:rsidR="00021A62" w:rsidRPr="00021A62">
        <w:rPr>
          <w:noProof/>
          <w:vertAlign w:val="superscript"/>
        </w:rPr>
        <w:t>37</w:t>
      </w:r>
      <w:r w:rsidR="00021A62">
        <w:rPr>
          <w:vertAlign w:val="superscript"/>
        </w:rPr>
        <w:fldChar w:fldCharType="end"/>
      </w:r>
      <w:r w:rsidR="00021A62" w:rsidRPr="00021A62">
        <w:rPr>
          <w:vertAlign w:val="superscript"/>
        </w:rPr>
        <w:t>]</w:t>
      </w:r>
      <w:r>
        <w:rPr>
          <w:rFonts w:hint="eastAsia"/>
        </w:rPr>
        <w:t>都是</w:t>
      </w:r>
      <w:r w:rsidRPr="003B56F7">
        <w:rPr>
          <w:rFonts w:hint="eastAsia"/>
        </w:rPr>
        <w:t>可以</w:t>
      </w:r>
      <w:r>
        <w:rPr>
          <w:rFonts w:hint="eastAsia"/>
        </w:rPr>
        <w:t>用于快速</w:t>
      </w:r>
      <w:r w:rsidRPr="003B56F7">
        <w:rPr>
          <w:rFonts w:hint="eastAsia"/>
        </w:rPr>
        <w:t>处理这种类型问题</w:t>
      </w:r>
      <w:r>
        <w:rPr>
          <w:rFonts w:hint="eastAsia"/>
        </w:rPr>
        <w:t>强大</w:t>
      </w:r>
      <w:r w:rsidRPr="003B56F7">
        <w:rPr>
          <w:rFonts w:hint="eastAsia"/>
        </w:rPr>
        <w:t>分类技术</w:t>
      </w:r>
      <w:r w:rsidRPr="003B56F7">
        <w:rPr>
          <w:rFonts w:hint="eastAsia"/>
        </w:rPr>
        <w:t>[266]</w:t>
      </w:r>
      <w:r>
        <w:rPr>
          <w:rFonts w:hint="eastAsia"/>
        </w:rPr>
        <w:t>。</w:t>
      </w:r>
      <w:r w:rsidR="007059A1">
        <w:rPr>
          <w:rFonts w:hint="eastAsia"/>
        </w:rPr>
        <w:t>此外，</w:t>
      </w:r>
      <w:r w:rsidRPr="003B56F7">
        <w:rPr>
          <w:rFonts w:hint="eastAsia"/>
        </w:rPr>
        <w:t>稀疏表示（</w:t>
      </w:r>
      <w:r w:rsidRPr="003B56F7">
        <w:rPr>
          <w:rFonts w:hint="eastAsia"/>
        </w:rPr>
        <w:t>SR</w:t>
      </w:r>
      <w:r w:rsidRPr="003B56F7">
        <w:rPr>
          <w:rFonts w:hint="eastAsia"/>
        </w:rPr>
        <w:t>）</w:t>
      </w:r>
      <w:r w:rsidR="007059A1">
        <w:rPr>
          <w:rFonts w:hint="eastAsia"/>
        </w:rPr>
        <w:t>也常用于提取最重要的训练样本，后来</w:t>
      </w:r>
      <w:r w:rsidR="007059A1" w:rsidRPr="007059A1">
        <w:rPr>
          <w:rFonts w:hint="eastAsia"/>
        </w:rPr>
        <w:t>所有的估计</w:t>
      </w:r>
      <w:r w:rsidR="007059A1">
        <w:rPr>
          <w:rFonts w:hint="eastAsia"/>
        </w:rPr>
        <w:t>也</w:t>
      </w:r>
      <w:r w:rsidR="007059A1" w:rsidRPr="007059A1">
        <w:rPr>
          <w:rFonts w:hint="eastAsia"/>
        </w:rPr>
        <w:t>都是基于这些样本进行的</w:t>
      </w:r>
      <w:r w:rsidR="007059A1" w:rsidRPr="00A2149B">
        <w:rPr>
          <w:rFonts w:hint="eastAsia"/>
          <w:vertAlign w:val="superscript"/>
        </w:rPr>
        <w:t>[</w:t>
      </w:r>
      <w:r w:rsidR="00A2149B">
        <w:rPr>
          <w:vertAlign w:val="superscript"/>
        </w:rPr>
        <w:fldChar w:fldCharType="begin" w:fldLock="1"/>
      </w:r>
      <w:r w:rsidR="00A2149B">
        <w:rPr>
          <w:vertAlign w:val="superscript"/>
        </w:rPr>
        <w:instrText>ADDIN CSL_CITATION { "citationItems" : [ { "id" : "ITEM-1", "itemData" : { "DOI" : "10.1109/CVPR.2010.5539919", "ISBN" : "9781424469840", "ISSN" : "10636919", "abstract" : "Sparse representation has found applications in numerous domains and recent developments have been focused on the convex relaxation of the lo-norm minimization for sparse coding (i.e., the &amp;amp;#x2113;&lt;sub&gt;1&lt;/sub&gt;-norm minimization). Nevertheless, the time and space complexities of these algorithms remain significantly high for large-scale problems. As signals in most problems can be modeled by a small set of prototypes, we propose an algorithm that exploits this property and show that the &amp;amp;#x2113;&lt;sub&gt;1&lt;/sub&gt;-norm minimization problem can be reduced to a much smaller problem, thereby gaining significant speed-ups with much less memory requirements. Experimental results demonstrate that our algorithm is able to achieve double-digit gain in speed with much less memory requirement than the state-of-the-art algorithms.", "author" : [ { "dropping-particle" : "Bin", "family" : "Huang", "given" : "Jia", "non-dropping-particle" : "", "parse-names" : false, "suffix" : "" }, { "dropping-particle" : "", "family" : "Yang", "given" : "Ming Hsuan", "non-dropping-particle" : "", "parse-names" : false, "suffix" : "" } ], "container-title" : "Proceedings of the IEEE Computer Society Conference on Computer Vision and Pattern Recognition", "id" : "ITEM-1", "issued" : { "date-parts" : [ [ "2010" ] ] }, "page" : "3618-3625", "title" : "Fast sparse representation with prototypes", "type" : "paper-conference" }, "uris" : [ "http://www.mendeley.com/documents/?uuid=79f36556-63cf-4f83-bb23-aa5e5430be80" ] }, { "id" : "ITEM-2", "itemData" : { "DOI" : "10.1109/TPAMI.2008.79", "ISBN" : "0162-8828", "ISSN" : "01628828", "PMID" : "19110489", "abstract" : "We consider the problem of automatically recognizing human faces from frontal views with varying expression and illumination, as well as occlusion and disguise. We cast the recognition problem as one of classifying among multiple linear regression models and argue that new theory from sparse signal representation offers the key to addressing this problem. Based on a sparse representation computed by l{1}-minimization, we propose a general classification algorithm for (image-based) object recognition. This new framework provides new insights into two crucial issues in face recognition: feature extraction and robustness to occlusion. For feature extraction, we show that if sparsity in the recognition problem is properly harnessed, the choice of features is no longer critical. What is critical, however, is whether the number of features is sufficiently large and whether the sparse representation is correctly computed. Unconventional features such as downsampled images and random projections perform just as well as conventional features such as Eigenfaces and Laplacianfaces, as long as the dimension of the feature space surpasses certain threshold, predicted by the theory of sparse representation. This framework can handle errors due to occlusion and corruption uniformly by exploiting the fact that these errors are often sparse with respect to the standard (pixel) basis. The theory of sparse representation helps predict how much occlusion the recognition algorithm can handle and how to choose the training images to maximize robustness to occlusion. We conduct extensive experiments on publicly available databases to verify the efficacy of the proposed algorithm and corroborate the above claims.", "author" : [ { "dropping-particle" : "", "family" : "Wright", "given" : "John", "non-dropping-particle" : "", "parse-names" : false, "suffix" : "" }, { "dropping-particle" : "", "family" : "Yang", "given" : "Allen Y.", "non-dropping-particle" : "", "parse-names" : false, "suffix" : "" }, { "dropping-particle" : "", "family" : "Ganesh", "given" : "Arvind", "non-dropping-particle" : "", "parse-names" : false, "suffix" : "" }, { "dropping-particle" : "", "family" : "Sastry", "given" : "S. Shankar", "non-dropping-particle" : "", "parse-names" : false, "suffix" : "" }, { "dropping-particle" : "", "family" : "Ma", "given" : "Yi", "non-dropping-particle" : "", "parse-names" : false, "suffix" : "" } ], "container-title" : "IEEE Transactions on Pattern Analysis and Machine Intelligence", "id" : "ITEM-2", "issue" : "2", "issued" : { "date-parts" : [ [ "2009" ] ] }, "page" : "210-227", "title" : "Robust face recognition via sparse representation", "type" : "article-journal", "volume" : "31" }, "uris" : [ "http://www.mendeley.com/documents/?uuid=1641c8ed-760c-4895-9087-831f885ca687" ] }, { "id" : "ITEM-3", "itemData" : { "DOI" : "10.1016/j.cviu.2010.11.007", "ISBN" : "0818608773", "ISSN" : "10773142", "abstract" : "In this paper we propose a new examplar-based approach to recover 3D human poses from monocular images. Given the visual feature of each frame, pose retrieval is first conducted in the examplar database to find relevant pose candidates. Then, dynamic programming is applied on the pose candidates to recover a continuous pose sequence. We make two contributions within this framework. First, we propose to use an efficient feature selection algorithm to select effective visual feature components. The task is formulated as a trace-ratio criterion which measures the score of the selected feature component subset, and the criterion is efficiently optimized to achieve the global optimum. The selected components are used instead of the original full feature set to improve the accuracy and efficiency of pose recovery. As second contribution, we propose to use sparse representation to retrieve the pose candidates, where the measured visual feature is expressed as a sparse linear combination of the examplars in the database. Sparse representation ensures that semantically similar poses have larger probability to be retrieved. The effectiveness of our approach is validated quantitatively through extensive evaluations on both synthetic and real data, and qualitatively by inspecting the results of the real time system we have implemented. ?? 2010 Elsevier Inc. All rights reserved.", "author" : [ { "dropping-particle" : "", "family" : "Chen", "given" : "Cheng", "non-dropping-particle" : "", "parse-names" : false, "suffix" : "" }, { "dropping-particle" : "", "family" : "Yang", "given" : "Yi", "non-dropping-particle" : "", "parse-names" : false, "suffix" : "" }, { "dropping-particle" : "", "family" : "Nie", "given" : "Feiping", "non-dropping-particle" : "", "parse-names" : false, "suffix" : "" }, { "dropping-particle" : "", "family" : "Odobez", "given" : "Jean Marc", "non-dropping-particle" : "", "parse-names" : false, "suffix" : "" } ], "container-title" : "Computer Vision and Image Understanding", "id" : "ITEM-3", "issue" : "3", "issued" : { "date-parts" : [ [ "2011" ] ] }, "page" : "290-299", "title" : "3D human pose recovery from image by efficient visual feature selection", "type" : "article-journal", "volume" : "115" }, "uris" : [ "http://www.mendeley.com/documents/?uuid=de6b5d59-ecc8-4915-9ac7-efa192cbfa2c" ] } ], "mendeley" : { "formattedCitation" : "&lt;sup&gt;38\u201340&lt;/sup&gt;", "plainTextFormattedCitation" : "38\u201340", "previouslyFormattedCitation" : "&lt;sup&gt;38\u201340&lt;/sup&gt;" }, "properties" : { "noteIndex" : 0 }, "schema" : "https://github.com/citation-style-language/schema/raw/master/csl-citation.json" }</w:instrText>
      </w:r>
      <w:r w:rsidR="00A2149B">
        <w:rPr>
          <w:vertAlign w:val="superscript"/>
        </w:rPr>
        <w:fldChar w:fldCharType="separate"/>
      </w:r>
      <w:r w:rsidR="00A2149B" w:rsidRPr="00A2149B">
        <w:rPr>
          <w:noProof/>
          <w:vertAlign w:val="superscript"/>
        </w:rPr>
        <w:t>38–40</w:t>
      </w:r>
      <w:r w:rsidR="00A2149B">
        <w:rPr>
          <w:vertAlign w:val="superscript"/>
        </w:rPr>
        <w:fldChar w:fldCharType="end"/>
      </w:r>
      <w:r w:rsidR="007059A1" w:rsidRPr="00A2149B">
        <w:rPr>
          <w:rFonts w:hint="eastAsia"/>
          <w:vertAlign w:val="superscript"/>
        </w:rPr>
        <w:t>]</w:t>
      </w:r>
      <w:r w:rsidR="007059A1" w:rsidRPr="007059A1">
        <w:rPr>
          <w:rFonts w:hint="eastAsia"/>
        </w:rPr>
        <w:t>。</w:t>
      </w:r>
    </w:p>
    <w:p w14:paraId="1767555B" w14:textId="77777777" w:rsidR="008F4424" w:rsidRDefault="008F4424" w:rsidP="008F4424">
      <w:pPr>
        <w:pStyle w:val="My"/>
      </w:pPr>
    </w:p>
    <w:p w14:paraId="606D2944" w14:textId="0DA23E34" w:rsidR="00D9429E" w:rsidRDefault="00D9429E" w:rsidP="007B42D1">
      <w:pPr>
        <w:pStyle w:val="My0"/>
        <w:numPr>
          <w:ilvl w:val="1"/>
          <w:numId w:val="8"/>
        </w:numPr>
        <w:outlineLvl w:val="1"/>
      </w:pPr>
      <w:r>
        <w:rPr>
          <w:rFonts w:hint="eastAsia"/>
        </w:rPr>
        <w:t>自顶向下</w:t>
      </w:r>
      <w:r>
        <w:rPr>
          <w:rFonts w:hint="eastAsia"/>
        </w:rPr>
        <w:t xml:space="preserve"> VS </w:t>
      </w:r>
      <w:r>
        <w:rPr>
          <w:rFonts w:hint="eastAsia"/>
        </w:rPr>
        <w:t>自底向上</w:t>
      </w:r>
    </w:p>
    <w:p w14:paraId="03B9617D" w14:textId="77777777" w:rsidR="00A16DE2" w:rsidRDefault="00A16DE2" w:rsidP="00DA3AEF">
      <w:pPr>
        <w:pStyle w:val="My"/>
        <w:tabs>
          <w:tab w:val="left" w:pos="1843"/>
        </w:tabs>
      </w:pPr>
    </w:p>
    <w:p w14:paraId="79DD9E19" w14:textId="77777777" w:rsidR="00A16DE2" w:rsidRDefault="00A16DE2" w:rsidP="005700F5">
      <w:pPr>
        <w:pStyle w:val="My"/>
      </w:pPr>
    </w:p>
    <w:p w14:paraId="4224D708" w14:textId="3B6D6A00"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Pr="00A2149B">
        <w:rPr>
          <w:rFonts w:ascii="Times New Roman" w:hAnsi="Times New Roman" w:cs="Times New Roman"/>
          <w:noProof/>
          <w:sz w:val="20"/>
        </w:rPr>
        <w:t>1.</w:t>
      </w:r>
      <w:r w:rsidRPr="00A2149B">
        <w:rPr>
          <w:rFonts w:ascii="Times New Roman" w:hAnsi="Times New Roman" w:cs="Times New Roman"/>
          <w:noProof/>
          <w:sz w:val="20"/>
        </w:rPr>
        <w:tab/>
        <w:t xml:space="preserve">Gong, W. </w:t>
      </w:r>
      <w:r w:rsidRPr="00A2149B">
        <w:rPr>
          <w:rFonts w:ascii="Times New Roman" w:hAnsi="Times New Roman" w:cs="Times New Roman"/>
          <w:i/>
          <w:iCs/>
          <w:noProof/>
          <w:sz w:val="20"/>
        </w:rPr>
        <w:t>et al.</w:t>
      </w:r>
      <w:r w:rsidRPr="00A2149B">
        <w:rPr>
          <w:rFonts w:ascii="Times New Roman" w:hAnsi="Times New Roman" w:cs="Times New Roman"/>
          <w:noProof/>
          <w:sz w:val="20"/>
        </w:rPr>
        <w:t xml:space="preserve"> Human pose estimation from monocular images: A comprehensive survey. </w:t>
      </w:r>
      <w:r w:rsidRPr="00A2149B">
        <w:rPr>
          <w:rFonts w:ascii="Times New Roman" w:hAnsi="Times New Roman" w:cs="Times New Roman"/>
          <w:i/>
          <w:iCs/>
          <w:noProof/>
          <w:sz w:val="20"/>
        </w:rPr>
        <w:t>Sensors (Switzerland)</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16,</w:t>
      </w:r>
      <w:r w:rsidRPr="00A2149B">
        <w:rPr>
          <w:rFonts w:ascii="Times New Roman" w:hAnsi="Times New Roman" w:cs="Times New Roman"/>
          <w:noProof/>
          <w:sz w:val="20"/>
        </w:rPr>
        <w:t xml:space="preserve"> 1–39 (2016).</w:t>
      </w:r>
    </w:p>
    <w:p w14:paraId="1A5A2EB7"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w:t>
      </w:r>
      <w:r w:rsidRPr="00A2149B">
        <w:rPr>
          <w:rFonts w:ascii="Times New Roman" w:hAnsi="Times New Roman" w:cs="Times New Roman"/>
          <w:noProof/>
          <w:sz w:val="20"/>
        </w:rPr>
        <w:tab/>
        <w:t xml:space="preserve">Felzenszwalb, P. F., Huttenlocher, D. P. &amp; Pedro F. Felzenszwalb. Efficient maching of pictorial structures. </w:t>
      </w:r>
      <w:r w:rsidRPr="00A2149B">
        <w:rPr>
          <w:rFonts w:ascii="Times New Roman" w:hAnsi="Times New Roman" w:cs="Times New Roman"/>
          <w:i/>
          <w:iCs/>
          <w:noProof/>
          <w:sz w:val="20"/>
        </w:rPr>
        <w:t>Cvpr</w:t>
      </w:r>
      <w:r w:rsidRPr="00A2149B">
        <w:rPr>
          <w:rFonts w:ascii="Times New Roman" w:hAnsi="Times New Roman" w:cs="Times New Roman"/>
          <w:noProof/>
          <w:sz w:val="20"/>
        </w:rPr>
        <w:t xml:space="preserve"> 66–75 (2000).</w:t>
      </w:r>
    </w:p>
    <w:p w14:paraId="10BEF009"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w:t>
      </w:r>
      <w:r w:rsidRPr="00A2149B">
        <w:rPr>
          <w:rFonts w:ascii="Times New Roman" w:hAnsi="Times New Roman" w:cs="Times New Roman"/>
          <w:noProof/>
          <w:sz w:val="20"/>
        </w:rPr>
        <w:tab/>
        <w:t xml:space="preserve">Felzenszwalb, P. F. &amp; Huttenlocher, D. Pictoral structures for object recognition. </w:t>
      </w:r>
      <w:r w:rsidRPr="00A2149B">
        <w:rPr>
          <w:rFonts w:ascii="Times New Roman" w:hAnsi="Times New Roman" w:cs="Times New Roman"/>
          <w:i/>
          <w:iCs/>
          <w:noProof/>
          <w:sz w:val="20"/>
        </w:rPr>
        <w:t>Ijcv</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61,</w:t>
      </w:r>
      <w:r w:rsidRPr="00A2149B">
        <w:rPr>
          <w:rFonts w:ascii="Times New Roman" w:hAnsi="Times New Roman" w:cs="Times New Roman"/>
          <w:noProof/>
          <w:sz w:val="20"/>
        </w:rPr>
        <w:t xml:space="preserve"> 55–79 (2005).</w:t>
      </w:r>
    </w:p>
    <w:p w14:paraId="080B3CAD"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4.</w:t>
      </w:r>
      <w:r w:rsidRPr="00A2149B">
        <w:rPr>
          <w:rFonts w:ascii="Times New Roman" w:hAnsi="Times New Roman" w:cs="Times New Roman"/>
          <w:noProof/>
          <w:sz w:val="20"/>
        </w:rPr>
        <w:tab/>
        <w:t xml:space="preserve">Fischler, M. A. &amp; Elschlager, R. A. The Representation and Matching of Pictorial Structures Representation. </w:t>
      </w:r>
      <w:r w:rsidRPr="00A2149B">
        <w:rPr>
          <w:rFonts w:ascii="Times New Roman" w:hAnsi="Times New Roman" w:cs="Times New Roman"/>
          <w:i/>
          <w:iCs/>
          <w:noProof/>
          <w:sz w:val="20"/>
        </w:rPr>
        <w:t>IEEE Trans. Comput.</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C-22,</w:t>
      </w:r>
      <w:r w:rsidRPr="00A2149B">
        <w:rPr>
          <w:rFonts w:ascii="Times New Roman" w:hAnsi="Times New Roman" w:cs="Times New Roman"/>
          <w:noProof/>
          <w:sz w:val="20"/>
        </w:rPr>
        <w:t xml:space="preserve"> 67–92 (1973).</w:t>
      </w:r>
    </w:p>
    <w:p w14:paraId="32235D30"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5.</w:t>
      </w:r>
      <w:r w:rsidRPr="00A2149B">
        <w:rPr>
          <w:rFonts w:ascii="Times New Roman" w:hAnsi="Times New Roman" w:cs="Times New Roman"/>
          <w:noProof/>
          <w:sz w:val="20"/>
        </w:rPr>
        <w:tab/>
        <w:t xml:space="preserve">Andriluka, M., Roth, S. &amp; Schiele, B. Pictorial structures revisited: People detection and articulated pose estimation. </w:t>
      </w:r>
      <w:r w:rsidRPr="00A2149B">
        <w:rPr>
          <w:rFonts w:ascii="Times New Roman" w:hAnsi="Times New Roman" w:cs="Times New Roman"/>
          <w:i/>
          <w:iCs/>
          <w:noProof/>
          <w:sz w:val="20"/>
        </w:rPr>
        <w:t>2009 IEEE Comput. Soc. Conf. Comput. Vis. Pattern Recognit. Work. CVPR Work. 2009</w:t>
      </w:r>
      <w:r w:rsidRPr="00A2149B">
        <w:rPr>
          <w:rFonts w:ascii="Times New Roman" w:hAnsi="Times New Roman" w:cs="Times New Roman"/>
          <w:noProof/>
          <w:sz w:val="20"/>
        </w:rPr>
        <w:t xml:space="preserve"> 1014–1021 (2009). doi:10.1109/CVPRW.2009.5206754</w:t>
      </w:r>
    </w:p>
    <w:p w14:paraId="11BAD7F3"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lastRenderedPageBreak/>
        <w:t>6.</w:t>
      </w:r>
      <w:r w:rsidRPr="00A2149B">
        <w:rPr>
          <w:rFonts w:ascii="Times New Roman" w:hAnsi="Times New Roman" w:cs="Times New Roman"/>
          <w:noProof/>
          <w:sz w:val="20"/>
        </w:rPr>
        <w:tab/>
        <w:t xml:space="preserve">Felzenszwalb, P., McAllester, D. &amp; Ramanan, D. A Discriminatively Trained, Multiscaled, Deformable Part Model. </w:t>
      </w:r>
      <w:r w:rsidRPr="00A2149B">
        <w:rPr>
          <w:rFonts w:ascii="Times New Roman" w:hAnsi="Times New Roman" w:cs="Times New Roman"/>
          <w:i/>
          <w:iCs/>
          <w:noProof/>
          <w:sz w:val="20"/>
        </w:rPr>
        <w:t>Cvpr</w:t>
      </w:r>
      <w:r w:rsidRPr="00A2149B">
        <w:rPr>
          <w:rFonts w:ascii="Times New Roman" w:hAnsi="Times New Roman" w:cs="Times New Roman"/>
          <w:noProof/>
          <w:sz w:val="20"/>
        </w:rPr>
        <w:t xml:space="preserve"> 1–8 (2008). doi:10.1109/CVPR.2008.4587597</w:t>
      </w:r>
    </w:p>
    <w:p w14:paraId="47FB5321"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7.</w:t>
      </w:r>
      <w:r w:rsidRPr="00A2149B">
        <w:rPr>
          <w:rFonts w:ascii="Times New Roman" w:hAnsi="Times New Roman" w:cs="Times New Roman"/>
          <w:noProof/>
          <w:sz w:val="20"/>
        </w:rPr>
        <w:tab/>
        <w:t xml:space="preserve">Andriluka, M., Roth, S. &amp; Schiele, B. Monocular 3D Pose Estimation and Tracking by Detection. </w:t>
      </w:r>
      <w:r w:rsidRPr="00A2149B">
        <w:rPr>
          <w:rFonts w:ascii="Times New Roman" w:hAnsi="Times New Roman" w:cs="Times New Roman"/>
          <w:i/>
          <w:iCs/>
          <w:noProof/>
          <w:sz w:val="20"/>
        </w:rPr>
        <w:t>2010 Ieee Conf. Comput. Vis. Pattern Recognit.</w:t>
      </w:r>
      <w:r w:rsidRPr="00A2149B">
        <w:rPr>
          <w:rFonts w:ascii="Times New Roman" w:hAnsi="Times New Roman" w:cs="Times New Roman"/>
          <w:noProof/>
          <w:sz w:val="20"/>
        </w:rPr>
        <w:t xml:space="preserve"> 623–630 (2010). doi:10.1109/CVPR.2010.5540156</w:t>
      </w:r>
    </w:p>
    <w:p w14:paraId="0FB0E844"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8.</w:t>
      </w:r>
      <w:r w:rsidRPr="00A2149B">
        <w:rPr>
          <w:rFonts w:ascii="Times New Roman" w:hAnsi="Times New Roman" w:cs="Times New Roman"/>
          <w:noProof/>
          <w:sz w:val="20"/>
        </w:rPr>
        <w:tab/>
        <w:t xml:space="preserve">Yang, Y. &amp; Ramanan, D. Articulated pose estimation with ﬂexible mixtures-of-parts. </w:t>
      </w:r>
      <w:r w:rsidRPr="00A2149B">
        <w:rPr>
          <w:rFonts w:ascii="Times New Roman" w:hAnsi="Times New Roman" w:cs="Times New Roman"/>
          <w:i/>
          <w:iCs/>
          <w:noProof/>
          <w:sz w:val="20"/>
        </w:rPr>
        <w:t>Comput. Vis. Pattern …</w:t>
      </w:r>
      <w:r w:rsidRPr="00A2149B">
        <w:rPr>
          <w:rFonts w:ascii="Times New Roman" w:hAnsi="Times New Roman" w:cs="Times New Roman"/>
          <w:noProof/>
          <w:sz w:val="20"/>
        </w:rPr>
        <w:t xml:space="preserve"> (2011).</w:t>
      </w:r>
    </w:p>
    <w:p w14:paraId="10CB32ED"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9.</w:t>
      </w:r>
      <w:r w:rsidRPr="00A2149B">
        <w:rPr>
          <w:rFonts w:ascii="Times New Roman" w:hAnsi="Times New Roman" w:cs="Times New Roman"/>
          <w:noProof/>
          <w:sz w:val="20"/>
        </w:rPr>
        <w:tab/>
        <w:t xml:space="preserve">Sapp, B., Jordan, C. &amp; Taskar, B. Adaptive pose priors for pictorial structures. </w:t>
      </w:r>
      <w:r w:rsidRPr="00A2149B">
        <w:rPr>
          <w:rFonts w:ascii="Times New Roman" w:hAnsi="Times New Roman" w:cs="Times New Roman"/>
          <w:i/>
          <w:iCs/>
          <w:noProof/>
          <w:sz w:val="20"/>
        </w:rPr>
        <w:t>Proc. IEEE Comput. Soc. Conf. Comput. Vis. Pattern Recognit.</w:t>
      </w:r>
      <w:r w:rsidRPr="00A2149B">
        <w:rPr>
          <w:rFonts w:ascii="Times New Roman" w:hAnsi="Times New Roman" w:cs="Times New Roman"/>
          <w:noProof/>
          <w:sz w:val="20"/>
        </w:rPr>
        <w:t xml:space="preserve"> 422–429 (2010). doi:10.1109/CVPR.2010.5540182</w:t>
      </w:r>
    </w:p>
    <w:p w14:paraId="5E6D66BE"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0.</w:t>
      </w:r>
      <w:r w:rsidRPr="00A2149B">
        <w:rPr>
          <w:rFonts w:ascii="Times New Roman" w:hAnsi="Times New Roman" w:cs="Times New Roman"/>
          <w:noProof/>
          <w:sz w:val="20"/>
        </w:rPr>
        <w:tab/>
        <w:t xml:space="preserve">Chen, X. &amp; Yuille, A. Parsing occluded people by flexible compositions. </w:t>
      </w:r>
      <w:r w:rsidRPr="00A2149B">
        <w:rPr>
          <w:rFonts w:ascii="Times New Roman" w:hAnsi="Times New Roman" w:cs="Times New Roman"/>
          <w:i/>
          <w:iCs/>
          <w:noProof/>
          <w:sz w:val="20"/>
        </w:rPr>
        <w:t>Proc. IEEE Comput. Soc. Conf. Comput. Vis. Pattern Recognit.</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07–12–June,</w:t>
      </w:r>
      <w:r w:rsidRPr="00A2149B">
        <w:rPr>
          <w:rFonts w:ascii="Times New Roman" w:hAnsi="Times New Roman" w:cs="Times New Roman"/>
          <w:noProof/>
          <w:sz w:val="20"/>
        </w:rPr>
        <w:t xml:space="preserve"> 3945–3954 (2015).</w:t>
      </w:r>
    </w:p>
    <w:p w14:paraId="260B6D27"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1.</w:t>
      </w:r>
      <w:r w:rsidRPr="00A2149B">
        <w:rPr>
          <w:rFonts w:ascii="Times New Roman" w:hAnsi="Times New Roman" w:cs="Times New Roman"/>
          <w:noProof/>
          <w:sz w:val="20"/>
        </w:rPr>
        <w:tab/>
        <w:t xml:space="preserve">Andriluka, M., Roth, S. &amp; Schiele, B. Monocular 3D pose estimation and tracking by detection. </w:t>
      </w:r>
      <w:r w:rsidRPr="00A2149B">
        <w:rPr>
          <w:rFonts w:ascii="Times New Roman" w:hAnsi="Times New Roman" w:cs="Times New Roman"/>
          <w:i/>
          <w:iCs/>
          <w:noProof/>
          <w:sz w:val="20"/>
        </w:rPr>
        <w:t>2010 IEEE Comput. Soc. Conf. Comput. Vis. Pattern Recognit.</w:t>
      </w:r>
      <w:r w:rsidRPr="00A2149B">
        <w:rPr>
          <w:rFonts w:ascii="Times New Roman" w:hAnsi="Times New Roman" w:cs="Times New Roman"/>
          <w:noProof/>
          <w:sz w:val="20"/>
        </w:rPr>
        <w:t xml:space="preserve"> 623–630 (2010). doi:10.1109/CVPR.2010.5540156</w:t>
      </w:r>
    </w:p>
    <w:p w14:paraId="1F673AC0"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2.</w:t>
      </w:r>
      <w:r w:rsidRPr="00A2149B">
        <w:rPr>
          <w:rFonts w:ascii="Times New Roman" w:hAnsi="Times New Roman" w:cs="Times New Roman"/>
          <w:noProof/>
          <w:sz w:val="20"/>
        </w:rPr>
        <w:tab/>
        <w:t xml:space="preserve">Yang, Y. &amp; Ramanan, D. Articulated Human Detection with Flexible Mixtures-of-Parts. </w:t>
      </w:r>
      <w:r w:rsidRPr="00A2149B">
        <w:rPr>
          <w:rFonts w:ascii="Times New Roman" w:hAnsi="Times New Roman" w:cs="Times New Roman"/>
          <w:i/>
          <w:iCs/>
          <w:noProof/>
          <w:sz w:val="20"/>
        </w:rPr>
        <w:t>IEEE Trans. Pattern Anal. Mach. Intell.</w:t>
      </w:r>
      <w:r w:rsidRPr="00A2149B">
        <w:rPr>
          <w:rFonts w:ascii="Times New Roman" w:hAnsi="Times New Roman" w:cs="Times New Roman"/>
          <w:noProof/>
          <w:sz w:val="20"/>
        </w:rPr>
        <w:t xml:space="preserve"> 1–15 (2012). doi:4E81F44D-B885-4A86-B3BB-ACD954C51B4D</w:t>
      </w:r>
    </w:p>
    <w:p w14:paraId="56459976"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3.</w:t>
      </w:r>
      <w:r w:rsidRPr="00A2149B">
        <w:rPr>
          <w:rFonts w:ascii="Times New Roman" w:hAnsi="Times New Roman" w:cs="Times New Roman"/>
          <w:noProof/>
          <w:sz w:val="20"/>
        </w:rPr>
        <w:tab/>
        <w:t xml:space="preserve">Felzenszwalb, P. F., Girshick, R. B., Mcallester, D. &amp; Ramanan, D. </w:t>
      </w:r>
      <w:bookmarkStart w:id="4" w:name="_GoBack"/>
      <w:bookmarkEnd w:id="4"/>
      <w:r w:rsidRPr="00A2149B">
        <w:rPr>
          <w:rFonts w:ascii="Times New Roman" w:hAnsi="Times New Roman" w:cs="Times New Roman"/>
          <w:noProof/>
          <w:sz w:val="20"/>
        </w:rPr>
        <w:t xml:space="preserve">Object Detection with Discriminatively Trained Part Based Models. </w:t>
      </w:r>
      <w:r w:rsidRPr="00A2149B">
        <w:rPr>
          <w:rFonts w:ascii="Times New Roman" w:hAnsi="Times New Roman" w:cs="Times New Roman"/>
          <w:i/>
          <w:iCs/>
          <w:noProof/>
          <w:sz w:val="20"/>
        </w:rPr>
        <w:t>IEEE Trans. Pattern Anal. Mach. Intell.</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32,</w:t>
      </w:r>
      <w:r w:rsidRPr="00A2149B">
        <w:rPr>
          <w:rFonts w:ascii="Times New Roman" w:hAnsi="Times New Roman" w:cs="Times New Roman"/>
          <w:noProof/>
          <w:sz w:val="20"/>
        </w:rPr>
        <w:t xml:space="preserve"> 1–20 (2009).</w:t>
      </w:r>
    </w:p>
    <w:p w14:paraId="471D292C"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4.</w:t>
      </w:r>
      <w:r w:rsidRPr="00A2149B">
        <w:rPr>
          <w:rFonts w:ascii="Times New Roman" w:hAnsi="Times New Roman" w:cs="Times New Roman"/>
          <w:noProof/>
          <w:sz w:val="20"/>
        </w:rPr>
        <w:tab/>
        <w:t xml:space="preserve">Kanade, T., Ramakrishna, V., Sheikh, Y., Kanade, T. &amp; Sheikh, Y. Tracking Human Pose by Tracking Symmetric Parts. </w:t>
      </w:r>
      <w:r w:rsidRPr="00A2149B">
        <w:rPr>
          <w:rFonts w:ascii="Times New Roman" w:hAnsi="Times New Roman" w:cs="Times New Roman"/>
          <w:i/>
          <w:iCs/>
          <w:noProof/>
          <w:sz w:val="20"/>
        </w:rPr>
        <w:t>Comput. Vis. Pattern Recognit. (CVPR), 2013 IEEE Conf.</w:t>
      </w:r>
      <w:r w:rsidRPr="00A2149B">
        <w:rPr>
          <w:rFonts w:ascii="Times New Roman" w:hAnsi="Times New Roman" w:cs="Times New Roman"/>
          <w:noProof/>
          <w:sz w:val="20"/>
        </w:rPr>
        <w:t xml:space="preserve"> 3728–3735 (2013). doi:10.1109/CVPR.2013.478</w:t>
      </w:r>
    </w:p>
    <w:p w14:paraId="44C146A4"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5.</w:t>
      </w:r>
      <w:r w:rsidRPr="00A2149B">
        <w:rPr>
          <w:rFonts w:ascii="Times New Roman" w:hAnsi="Times New Roman" w:cs="Times New Roman"/>
          <w:noProof/>
          <w:sz w:val="20"/>
        </w:rPr>
        <w:tab/>
        <w:t xml:space="preserve">Wang, Y. &amp; Mori, G. Multiple Tree Models for Occlusion and Spatial Constraints in Human Pose Estimation. </w:t>
      </w:r>
      <w:r w:rsidRPr="00A2149B">
        <w:rPr>
          <w:rFonts w:ascii="Times New Roman" w:hAnsi="Times New Roman" w:cs="Times New Roman"/>
          <w:i/>
          <w:iCs/>
          <w:noProof/>
          <w:sz w:val="20"/>
        </w:rPr>
        <w:t>Constraints</w:t>
      </w:r>
      <w:r w:rsidRPr="00A2149B">
        <w:rPr>
          <w:rFonts w:ascii="Times New Roman" w:hAnsi="Times New Roman" w:cs="Times New Roman"/>
          <w:noProof/>
          <w:sz w:val="20"/>
        </w:rPr>
        <w:t xml:space="preserve"> 710–724 (2008).</w:t>
      </w:r>
    </w:p>
    <w:p w14:paraId="45BFCA42"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6.</w:t>
      </w:r>
      <w:r w:rsidRPr="00A2149B">
        <w:rPr>
          <w:rFonts w:ascii="Times New Roman" w:hAnsi="Times New Roman" w:cs="Times New Roman"/>
          <w:noProof/>
          <w:sz w:val="20"/>
        </w:rPr>
        <w:tab/>
        <w:t xml:space="preserve">Sapp, B. &amp; Taskar, B. MODEC: Multimodal decomposable models for human pose estimation. </w:t>
      </w:r>
      <w:r w:rsidRPr="00A2149B">
        <w:rPr>
          <w:rFonts w:ascii="Times New Roman" w:hAnsi="Times New Roman" w:cs="Times New Roman"/>
          <w:i/>
          <w:iCs/>
          <w:noProof/>
          <w:sz w:val="20"/>
        </w:rPr>
        <w:t>Proc. IEEE Comput. Soc. Conf. Comput.  Vis. Pattern Recognit.</w:t>
      </w:r>
      <w:r w:rsidRPr="00A2149B">
        <w:rPr>
          <w:rFonts w:ascii="Times New Roman" w:hAnsi="Times New Roman" w:cs="Times New Roman"/>
          <w:noProof/>
          <w:sz w:val="20"/>
        </w:rPr>
        <w:t xml:space="preserve"> 3674–3681 (2013). doi:10.1109/CVPR.2013.471</w:t>
      </w:r>
    </w:p>
    <w:p w14:paraId="69BF2728"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7.</w:t>
      </w:r>
      <w:r w:rsidRPr="00A2149B">
        <w:rPr>
          <w:rFonts w:ascii="Times New Roman" w:hAnsi="Times New Roman" w:cs="Times New Roman"/>
          <w:noProof/>
          <w:sz w:val="20"/>
        </w:rPr>
        <w:tab/>
        <w:t xml:space="preserve">Komodakis, N., Paragios, N. &amp; Tziritas, G. MRF energy minimization and beyond via dual decomposition. </w:t>
      </w:r>
      <w:r w:rsidRPr="00A2149B">
        <w:rPr>
          <w:rFonts w:ascii="Times New Roman" w:hAnsi="Times New Roman" w:cs="Times New Roman"/>
          <w:i/>
          <w:iCs/>
          <w:noProof/>
          <w:sz w:val="20"/>
        </w:rPr>
        <w:t>IEEE Trans. Pattern Anal. Mach. Intell.</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33,</w:t>
      </w:r>
      <w:r w:rsidRPr="00A2149B">
        <w:rPr>
          <w:rFonts w:ascii="Times New Roman" w:hAnsi="Times New Roman" w:cs="Times New Roman"/>
          <w:noProof/>
          <w:sz w:val="20"/>
        </w:rPr>
        <w:t xml:space="preserve"> 531–552 (2011).</w:t>
      </w:r>
    </w:p>
    <w:p w14:paraId="654E19EC"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8.</w:t>
      </w:r>
      <w:r w:rsidRPr="00A2149B">
        <w:rPr>
          <w:rFonts w:ascii="Times New Roman" w:hAnsi="Times New Roman" w:cs="Times New Roman"/>
          <w:noProof/>
          <w:sz w:val="20"/>
        </w:rPr>
        <w:tab/>
        <w:t xml:space="preserve">Freifeld, O., Weiss, A., Zuffi, S. &amp; Black, M. J. Contour people: A parameterized model of 2D articulated human shape. in </w:t>
      </w:r>
      <w:r w:rsidRPr="00A2149B">
        <w:rPr>
          <w:rFonts w:ascii="Times New Roman" w:hAnsi="Times New Roman" w:cs="Times New Roman"/>
          <w:i/>
          <w:iCs/>
          <w:noProof/>
          <w:sz w:val="20"/>
        </w:rPr>
        <w:t>Proceedings of the IEEE Computer Society Conference on Computer Vision and Pattern Recognition</w:t>
      </w:r>
      <w:r w:rsidRPr="00A2149B">
        <w:rPr>
          <w:rFonts w:ascii="Times New Roman" w:hAnsi="Times New Roman" w:cs="Times New Roman"/>
          <w:noProof/>
          <w:sz w:val="20"/>
        </w:rPr>
        <w:t xml:space="preserve"> 639–646 (2010). doi:10.1109/CVPR.2010.5540154</w:t>
      </w:r>
    </w:p>
    <w:p w14:paraId="00455E43"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19.</w:t>
      </w:r>
      <w:r w:rsidRPr="00A2149B">
        <w:rPr>
          <w:rFonts w:ascii="Times New Roman" w:hAnsi="Times New Roman" w:cs="Times New Roman"/>
          <w:noProof/>
          <w:sz w:val="20"/>
        </w:rPr>
        <w:tab/>
        <w:t xml:space="preserve">Cootes, T. F., Taylor, C. J., Cooper, D. H. &amp; Graham, J. Active Shape Models - Their Training and Application. </w:t>
      </w:r>
      <w:r w:rsidRPr="00A2149B">
        <w:rPr>
          <w:rFonts w:ascii="Times New Roman" w:hAnsi="Times New Roman" w:cs="Times New Roman"/>
          <w:i/>
          <w:iCs/>
          <w:noProof/>
          <w:sz w:val="20"/>
        </w:rPr>
        <w:t>Comput. Vis. Image Underst.</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61,</w:t>
      </w:r>
      <w:r w:rsidRPr="00A2149B">
        <w:rPr>
          <w:rFonts w:ascii="Times New Roman" w:hAnsi="Times New Roman" w:cs="Times New Roman"/>
          <w:noProof/>
          <w:sz w:val="20"/>
        </w:rPr>
        <w:t xml:space="preserve"> 38–59 (1995).</w:t>
      </w:r>
    </w:p>
    <w:p w14:paraId="003DD68F"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0.</w:t>
      </w:r>
      <w:r w:rsidRPr="00A2149B">
        <w:rPr>
          <w:rFonts w:ascii="Times New Roman" w:hAnsi="Times New Roman" w:cs="Times New Roman"/>
          <w:noProof/>
          <w:sz w:val="20"/>
        </w:rPr>
        <w:tab/>
        <w:t xml:space="preserve">Jiang, H. Finding human poses in videos using concurrent matching and segmentation. in </w:t>
      </w:r>
      <w:r w:rsidRPr="00A2149B">
        <w:rPr>
          <w:rFonts w:ascii="Times New Roman" w:hAnsi="Times New Roman" w:cs="Times New Roman"/>
          <w:i/>
          <w:iCs/>
          <w:noProof/>
          <w:sz w:val="20"/>
        </w:rPr>
        <w:t>Lecture Notes in Computer Science (including subseries Lecture Notes in Artificial Intelligence and Lecture Notes in Bioinformatics)</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6492 LNCS,</w:t>
      </w:r>
      <w:r w:rsidRPr="00A2149B">
        <w:rPr>
          <w:rFonts w:ascii="Times New Roman" w:hAnsi="Times New Roman" w:cs="Times New Roman"/>
          <w:noProof/>
          <w:sz w:val="20"/>
        </w:rPr>
        <w:t xml:space="preserve"> 228–243 (2011).</w:t>
      </w:r>
    </w:p>
    <w:p w14:paraId="5F5CD17D"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1.</w:t>
      </w:r>
      <w:r w:rsidRPr="00A2149B">
        <w:rPr>
          <w:rFonts w:ascii="Times New Roman" w:hAnsi="Times New Roman" w:cs="Times New Roman"/>
          <w:noProof/>
          <w:sz w:val="20"/>
        </w:rPr>
        <w:tab/>
        <w:t xml:space="preserve">Sidenbladh, H., De La Torre, F. &amp; Black, M. J. A framework for modeling the appearance of 3D articulated figures. in </w:t>
      </w:r>
      <w:r w:rsidRPr="00A2149B">
        <w:rPr>
          <w:rFonts w:ascii="Times New Roman" w:hAnsi="Times New Roman" w:cs="Times New Roman"/>
          <w:i/>
          <w:iCs/>
          <w:noProof/>
          <w:sz w:val="20"/>
        </w:rPr>
        <w:t>Proceedings - 4th IEEE International Conference on Automatic Face and Gesture Recognition, FG 2000</w:t>
      </w:r>
      <w:r w:rsidRPr="00A2149B">
        <w:rPr>
          <w:rFonts w:ascii="Times New Roman" w:hAnsi="Times New Roman" w:cs="Times New Roman"/>
          <w:noProof/>
          <w:sz w:val="20"/>
        </w:rPr>
        <w:t xml:space="preserve"> 368–375 (2000). doi:10.1109/AFGR.2000.840661</w:t>
      </w:r>
    </w:p>
    <w:p w14:paraId="06DD90B4"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2.</w:t>
      </w:r>
      <w:r w:rsidRPr="00A2149B">
        <w:rPr>
          <w:rFonts w:ascii="Times New Roman" w:hAnsi="Times New Roman" w:cs="Times New Roman"/>
          <w:noProof/>
          <w:sz w:val="20"/>
        </w:rPr>
        <w:tab/>
        <w:t xml:space="preserve">Anguelov, D. </w:t>
      </w:r>
      <w:r w:rsidRPr="00A2149B">
        <w:rPr>
          <w:rFonts w:ascii="Times New Roman" w:hAnsi="Times New Roman" w:cs="Times New Roman"/>
          <w:i/>
          <w:iCs/>
          <w:noProof/>
          <w:sz w:val="20"/>
        </w:rPr>
        <w:t>et al.</w:t>
      </w:r>
      <w:r w:rsidRPr="00A2149B">
        <w:rPr>
          <w:rFonts w:ascii="Times New Roman" w:hAnsi="Times New Roman" w:cs="Times New Roman"/>
          <w:noProof/>
          <w:sz w:val="20"/>
        </w:rPr>
        <w:t xml:space="preserve"> SCAPE: Shape Completion and Animation of People. in </w:t>
      </w:r>
      <w:r w:rsidRPr="00A2149B">
        <w:rPr>
          <w:rFonts w:ascii="Times New Roman" w:hAnsi="Times New Roman" w:cs="Times New Roman"/>
          <w:i/>
          <w:iCs/>
          <w:noProof/>
          <w:sz w:val="20"/>
        </w:rPr>
        <w:t>SIGGRAPH ’05 ACM SIGGRAPH 2005 Papers</w:t>
      </w:r>
      <w:r w:rsidRPr="00A2149B">
        <w:rPr>
          <w:rFonts w:ascii="Times New Roman" w:hAnsi="Times New Roman" w:cs="Times New Roman"/>
          <w:noProof/>
          <w:sz w:val="20"/>
        </w:rPr>
        <w:t xml:space="preserve"> 408–416 (2005). doi:10.1007/978-3-642-37484-5_12</w:t>
      </w:r>
    </w:p>
    <w:p w14:paraId="7D04F140"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3.</w:t>
      </w:r>
      <w:r w:rsidRPr="00A2149B">
        <w:rPr>
          <w:rFonts w:ascii="Times New Roman" w:hAnsi="Times New Roman" w:cs="Times New Roman"/>
          <w:noProof/>
          <w:sz w:val="20"/>
        </w:rPr>
        <w:tab/>
        <w:t xml:space="preserve">Ge, S. &amp; Fan, G. Non-rigid articulated point set registration for human pose estimation. in </w:t>
      </w:r>
      <w:r w:rsidRPr="00A2149B">
        <w:rPr>
          <w:rFonts w:ascii="Times New Roman" w:hAnsi="Times New Roman" w:cs="Times New Roman"/>
          <w:i/>
          <w:iCs/>
          <w:noProof/>
          <w:sz w:val="20"/>
        </w:rPr>
        <w:t>Proceedings - 2015 IEEE Winter Conference on Applications of Computer Vision, WACV 2015</w:t>
      </w:r>
      <w:r w:rsidRPr="00A2149B">
        <w:rPr>
          <w:rFonts w:ascii="Times New Roman" w:hAnsi="Times New Roman" w:cs="Times New Roman"/>
          <w:noProof/>
          <w:sz w:val="20"/>
        </w:rPr>
        <w:t xml:space="preserve"> 94–101 (2015). doi:10.1109/WACV.2015.20</w:t>
      </w:r>
    </w:p>
    <w:p w14:paraId="41A8165E"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4.</w:t>
      </w:r>
      <w:r w:rsidRPr="00A2149B">
        <w:rPr>
          <w:rFonts w:ascii="Times New Roman" w:hAnsi="Times New Roman" w:cs="Times New Roman"/>
          <w:noProof/>
          <w:sz w:val="20"/>
        </w:rPr>
        <w:tab/>
        <w:t xml:space="preserve">Rius, I., Gonzàlez, J., Varona, J. &amp; Xavier Roca, F. Action-specific motion prior for efficient Bayesian 3D human body tracking. </w:t>
      </w:r>
      <w:r w:rsidRPr="00A2149B">
        <w:rPr>
          <w:rFonts w:ascii="Times New Roman" w:hAnsi="Times New Roman" w:cs="Times New Roman"/>
          <w:i/>
          <w:iCs/>
          <w:noProof/>
          <w:sz w:val="20"/>
        </w:rPr>
        <w:t>Pattern Recognit.</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42,</w:t>
      </w:r>
      <w:r w:rsidRPr="00A2149B">
        <w:rPr>
          <w:rFonts w:ascii="Times New Roman" w:hAnsi="Times New Roman" w:cs="Times New Roman"/>
          <w:noProof/>
          <w:sz w:val="20"/>
        </w:rPr>
        <w:t xml:space="preserve"> 2907–2921 (2009).</w:t>
      </w:r>
    </w:p>
    <w:p w14:paraId="686EE033"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5.</w:t>
      </w:r>
      <w:r w:rsidRPr="00A2149B">
        <w:rPr>
          <w:rFonts w:ascii="Times New Roman" w:hAnsi="Times New Roman" w:cs="Times New Roman"/>
          <w:noProof/>
          <w:sz w:val="20"/>
        </w:rPr>
        <w:tab/>
        <w:t xml:space="preserve">Urtasun, R., Fleet, D. J., Hertzmann, A. &amp; Fua, P. Priors for people tracking from small training sets. in </w:t>
      </w:r>
      <w:r w:rsidRPr="00A2149B">
        <w:rPr>
          <w:rFonts w:ascii="Times New Roman" w:hAnsi="Times New Roman" w:cs="Times New Roman"/>
          <w:i/>
          <w:iCs/>
          <w:noProof/>
          <w:sz w:val="20"/>
        </w:rPr>
        <w:t>Proceedings of the IEEE International Conference on Computer Vision</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I,</w:t>
      </w:r>
      <w:r w:rsidRPr="00A2149B">
        <w:rPr>
          <w:rFonts w:ascii="Times New Roman" w:hAnsi="Times New Roman" w:cs="Times New Roman"/>
          <w:noProof/>
          <w:sz w:val="20"/>
        </w:rPr>
        <w:t xml:space="preserve"> 403–410 (2005).</w:t>
      </w:r>
    </w:p>
    <w:p w14:paraId="009BEC62"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lastRenderedPageBreak/>
        <w:t>26.</w:t>
      </w:r>
      <w:r w:rsidRPr="00A2149B">
        <w:rPr>
          <w:rFonts w:ascii="Times New Roman" w:hAnsi="Times New Roman" w:cs="Times New Roman"/>
          <w:noProof/>
          <w:sz w:val="20"/>
        </w:rPr>
        <w:tab/>
        <w:t xml:space="preserve">Lepetit, V. &amp; Fua, P. Monocular Model-Based 3D Tracking of Rigid Objects: A Survey. </w:t>
      </w:r>
      <w:r w:rsidRPr="00A2149B">
        <w:rPr>
          <w:rFonts w:ascii="Times New Roman" w:hAnsi="Times New Roman" w:cs="Times New Roman"/>
          <w:i/>
          <w:iCs/>
          <w:noProof/>
          <w:sz w:val="20"/>
        </w:rPr>
        <w:t>Found. Trends® Comput. Graph. Vis.</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1,</w:t>
      </w:r>
      <w:r w:rsidRPr="00A2149B">
        <w:rPr>
          <w:rFonts w:ascii="Times New Roman" w:hAnsi="Times New Roman" w:cs="Times New Roman"/>
          <w:noProof/>
          <w:sz w:val="20"/>
        </w:rPr>
        <w:t xml:space="preserve"> 1–89 (2005).</w:t>
      </w:r>
    </w:p>
    <w:p w14:paraId="78C815A2"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7.</w:t>
      </w:r>
      <w:r w:rsidRPr="00A2149B">
        <w:rPr>
          <w:rFonts w:ascii="Times New Roman" w:hAnsi="Times New Roman" w:cs="Times New Roman"/>
          <w:noProof/>
          <w:sz w:val="20"/>
        </w:rPr>
        <w:tab/>
        <w:t xml:space="preserve">Ronfard, R., Schmid, C. &amp; Triggs, B. Learning to parse pictures of people. </w:t>
      </w:r>
      <w:r w:rsidRPr="00A2149B">
        <w:rPr>
          <w:rFonts w:ascii="Times New Roman" w:hAnsi="Times New Roman" w:cs="Times New Roman"/>
          <w:i/>
          <w:iCs/>
          <w:noProof/>
          <w:sz w:val="20"/>
        </w:rPr>
        <w:t>Proc. Eur. Conf. Comput. Vis.</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2353,</w:t>
      </w:r>
      <w:r w:rsidRPr="00A2149B">
        <w:rPr>
          <w:rFonts w:ascii="Times New Roman" w:hAnsi="Times New Roman" w:cs="Times New Roman"/>
          <w:noProof/>
          <w:sz w:val="20"/>
        </w:rPr>
        <w:t xml:space="preserve"> 700–714 (2002).</w:t>
      </w:r>
    </w:p>
    <w:p w14:paraId="2EF2E43C"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8.</w:t>
      </w:r>
      <w:r w:rsidRPr="00A2149B">
        <w:rPr>
          <w:rFonts w:ascii="Times New Roman" w:hAnsi="Times New Roman" w:cs="Times New Roman"/>
          <w:noProof/>
          <w:sz w:val="20"/>
        </w:rPr>
        <w:tab/>
        <w:t xml:space="preserve">Okada, R. &amp; Soatto, S. Relevant feature selection for human pose estimation and localization in cluttered images. in </w:t>
      </w:r>
      <w:r w:rsidRPr="00A2149B">
        <w:rPr>
          <w:rFonts w:ascii="Times New Roman" w:hAnsi="Times New Roman" w:cs="Times New Roman"/>
          <w:i/>
          <w:iCs/>
          <w:noProof/>
          <w:sz w:val="20"/>
        </w:rPr>
        <w:t>Lecture Notes in Computer Science (including subseries Lecture Notes in Artificial Intelligence and Lecture Notes in Bioinformatics)</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5303 LNCS,</w:t>
      </w:r>
      <w:r w:rsidRPr="00A2149B">
        <w:rPr>
          <w:rFonts w:ascii="Times New Roman" w:hAnsi="Times New Roman" w:cs="Times New Roman"/>
          <w:noProof/>
          <w:sz w:val="20"/>
        </w:rPr>
        <w:t xml:space="preserve"> 434–445 (2008).</w:t>
      </w:r>
    </w:p>
    <w:p w14:paraId="372AA4E5"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29.</w:t>
      </w:r>
      <w:r w:rsidRPr="00A2149B">
        <w:rPr>
          <w:rFonts w:ascii="Times New Roman" w:hAnsi="Times New Roman" w:cs="Times New Roman"/>
          <w:noProof/>
          <w:sz w:val="20"/>
        </w:rPr>
        <w:tab/>
        <w:t xml:space="preserve">Ning, H. N. H., Xu, W. X. W., Gong, Y. G. Y. &amp; Huang, T. Discriminative learning of visual words for 3D human pose estimation. </w:t>
      </w:r>
      <w:r w:rsidRPr="00A2149B">
        <w:rPr>
          <w:rFonts w:ascii="Times New Roman" w:hAnsi="Times New Roman" w:cs="Times New Roman"/>
          <w:i/>
          <w:iCs/>
          <w:noProof/>
          <w:sz w:val="20"/>
        </w:rPr>
        <w:t>2008 IEEE Conf. Comput. Vis. Pattern Recognit.</w:t>
      </w:r>
      <w:r w:rsidRPr="00A2149B">
        <w:rPr>
          <w:rFonts w:ascii="Times New Roman" w:hAnsi="Times New Roman" w:cs="Times New Roman"/>
          <w:noProof/>
          <w:sz w:val="20"/>
        </w:rPr>
        <w:t xml:space="preserve"> 1–8 (2008). doi:10.1109/CVPR.2008.4587534</w:t>
      </w:r>
    </w:p>
    <w:p w14:paraId="7A04A986"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0.</w:t>
      </w:r>
      <w:r w:rsidRPr="00A2149B">
        <w:rPr>
          <w:rFonts w:ascii="Times New Roman" w:hAnsi="Times New Roman" w:cs="Times New Roman"/>
          <w:noProof/>
          <w:sz w:val="20"/>
        </w:rPr>
        <w:tab/>
        <w:t>Tompson, J., Jain, A., LeCun, Y. &amp; Bregler, C. Joint Training of a Convolutional Network and a Graphical Model for Human Pose Estimation. 1–9 (2014).</w:t>
      </w:r>
    </w:p>
    <w:p w14:paraId="1FE86CB2"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1.</w:t>
      </w:r>
      <w:r w:rsidRPr="00A2149B">
        <w:rPr>
          <w:rFonts w:ascii="Times New Roman" w:hAnsi="Times New Roman" w:cs="Times New Roman"/>
          <w:noProof/>
          <w:sz w:val="20"/>
        </w:rPr>
        <w:tab/>
        <w:t>Gkioxari, G., Hariharan, B., Girshick, R. &amp; Malik, J. R-CNNs for Pose Estimation and Action Detection. 1–8 (2014).</w:t>
      </w:r>
    </w:p>
    <w:p w14:paraId="329EBB9C"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2.</w:t>
      </w:r>
      <w:r w:rsidRPr="00A2149B">
        <w:rPr>
          <w:rFonts w:ascii="Times New Roman" w:hAnsi="Times New Roman" w:cs="Times New Roman"/>
          <w:noProof/>
          <w:sz w:val="20"/>
        </w:rPr>
        <w:tab/>
        <w:t xml:space="preserve">Carreira, J., Agrawal, P., Fragkiadaki, K. &amp; Malik, J. Human pose estimation with iterative error feedback. in </w:t>
      </w:r>
      <w:r w:rsidRPr="00A2149B">
        <w:rPr>
          <w:rFonts w:ascii="Times New Roman" w:hAnsi="Times New Roman" w:cs="Times New Roman"/>
          <w:i/>
          <w:iCs/>
          <w:noProof/>
          <w:sz w:val="20"/>
        </w:rPr>
        <w:t>Proceedings of the IEEE Computer Society Conference on Computer Vision and Pattern Recognition</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2016–December,</w:t>
      </w:r>
      <w:r w:rsidRPr="00A2149B">
        <w:rPr>
          <w:rFonts w:ascii="Times New Roman" w:hAnsi="Times New Roman" w:cs="Times New Roman"/>
          <w:noProof/>
          <w:sz w:val="20"/>
        </w:rPr>
        <w:t xml:space="preserve"> 4733–4742 (2016).</w:t>
      </w:r>
    </w:p>
    <w:p w14:paraId="0E902C70"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3.</w:t>
      </w:r>
      <w:r w:rsidRPr="00A2149B">
        <w:rPr>
          <w:rFonts w:ascii="Times New Roman" w:hAnsi="Times New Roman" w:cs="Times New Roman"/>
          <w:noProof/>
          <w:sz w:val="20"/>
        </w:rPr>
        <w:tab/>
        <w:t xml:space="preserve">Flitti, F., Bennamoun, M., Huynh, D. Q. &amp; Owens, R. A. Probabilistic human pose recovery from 2D images. in </w:t>
      </w:r>
      <w:r w:rsidRPr="00A2149B">
        <w:rPr>
          <w:rFonts w:ascii="Times New Roman" w:hAnsi="Times New Roman" w:cs="Times New Roman"/>
          <w:i/>
          <w:iCs/>
          <w:noProof/>
          <w:sz w:val="20"/>
        </w:rPr>
        <w:t>Proceedings - International Conference on Image Processing, ICIP</w:t>
      </w:r>
      <w:r w:rsidRPr="00A2149B">
        <w:rPr>
          <w:rFonts w:ascii="Times New Roman" w:hAnsi="Times New Roman" w:cs="Times New Roman"/>
          <w:noProof/>
          <w:sz w:val="20"/>
        </w:rPr>
        <w:t xml:space="preserve"> 1517–1520 (2010). doi:10.1109/ICIP.2010.5652502</w:t>
      </w:r>
    </w:p>
    <w:p w14:paraId="4C057338"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4.</w:t>
      </w:r>
      <w:r w:rsidRPr="00A2149B">
        <w:rPr>
          <w:rFonts w:ascii="Times New Roman" w:hAnsi="Times New Roman" w:cs="Times New Roman"/>
          <w:noProof/>
          <w:sz w:val="20"/>
        </w:rPr>
        <w:tab/>
        <w:t xml:space="preserve">Amit, Y. &amp; Geman, D. Shape Quantization and Recognition with Randomized Trees. </w:t>
      </w:r>
      <w:r w:rsidRPr="00A2149B">
        <w:rPr>
          <w:rFonts w:ascii="Times New Roman" w:hAnsi="Times New Roman" w:cs="Times New Roman"/>
          <w:i/>
          <w:iCs/>
          <w:noProof/>
          <w:sz w:val="20"/>
        </w:rPr>
        <w:t>Neural Comput.</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9,</w:t>
      </w:r>
      <w:r w:rsidRPr="00A2149B">
        <w:rPr>
          <w:rFonts w:ascii="Times New Roman" w:hAnsi="Times New Roman" w:cs="Times New Roman"/>
          <w:noProof/>
          <w:sz w:val="20"/>
        </w:rPr>
        <w:t xml:space="preserve"> 1545–1588 (1997).</w:t>
      </w:r>
    </w:p>
    <w:p w14:paraId="0821FD78"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5.</w:t>
      </w:r>
      <w:r w:rsidRPr="00A2149B">
        <w:rPr>
          <w:rFonts w:ascii="Times New Roman" w:hAnsi="Times New Roman" w:cs="Times New Roman"/>
          <w:noProof/>
          <w:sz w:val="20"/>
        </w:rPr>
        <w:tab/>
        <w:t xml:space="preserve">Chang, J. Y. &amp; Nam, S. W. Fast random-Forest-Based human pose estimation using a multi-Scale and cascade approach. </w:t>
      </w:r>
      <w:r w:rsidRPr="00A2149B">
        <w:rPr>
          <w:rFonts w:ascii="Times New Roman" w:hAnsi="Times New Roman" w:cs="Times New Roman"/>
          <w:i/>
          <w:iCs/>
          <w:noProof/>
          <w:sz w:val="20"/>
        </w:rPr>
        <w:t>ETRI J.</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35,</w:t>
      </w:r>
      <w:r w:rsidRPr="00A2149B">
        <w:rPr>
          <w:rFonts w:ascii="Times New Roman" w:hAnsi="Times New Roman" w:cs="Times New Roman"/>
          <w:noProof/>
          <w:sz w:val="20"/>
        </w:rPr>
        <w:t xml:space="preserve"> 949–959 (2013).</w:t>
      </w:r>
    </w:p>
    <w:p w14:paraId="1B059B12"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6.</w:t>
      </w:r>
      <w:r w:rsidRPr="00A2149B">
        <w:rPr>
          <w:rFonts w:ascii="Times New Roman" w:hAnsi="Times New Roman" w:cs="Times New Roman"/>
          <w:noProof/>
          <w:sz w:val="20"/>
        </w:rPr>
        <w:tab/>
        <w:t xml:space="preserve">Breiman, L. Random forests. </w:t>
      </w:r>
      <w:r w:rsidRPr="00A2149B">
        <w:rPr>
          <w:rFonts w:ascii="Times New Roman" w:hAnsi="Times New Roman" w:cs="Times New Roman"/>
          <w:i/>
          <w:iCs/>
          <w:noProof/>
          <w:sz w:val="20"/>
        </w:rPr>
        <w:t>Mach. Learn.</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45,</w:t>
      </w:r>
      <w:r w:rsidRPr="00A2149B">
        <w:rPr>
          <w:rFonts w:ascii="Times New Roman" w:hAnsi="Times New Roman" w:cs="Times New Roman"/>
          <w:noProof/>
          <w:sz w:val="20"/>
        </w:rPr>
        <w:t xml:space="preserve"> 5–32 (2001).</w:t>
      </w:r>
    </w:p>
    <w:p w14:paraId="411AB70A"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7.</w:t>
      </w:r>
      <w:r w:rsidRPr="00A2149B">
        <w:rPr>
          <w:rFonts w:ascii="Times New Roman" w:hAnsi="Times New Roman" w:cs="Times New Roman"/>
          <w:noProof/>
          <w:sz w:val="20"/>
        </w:rPr>
        <w:tab/>
        <w:t xml:space="preserve">Girshick, R., Shotton, J., Kohli, P., Criminisi, A. &amp; Fitzgibbon, A. Efficient regression of general-activity human poses from depth images. in </w:t>
      </w:r>
      <w:r w:rsidRPr="00A2149B">
        <w:rPr>
          <w:rFonts w:ascii="Times New Roman" w:hAnsi="Times New Roman" w:cs="Times New Roman"/>
          <w:i/>
          <w:iCs/>
          <w:noProof/>
          <w:sz w:val="20"/>
        </w:rPr>
        <w:t>Proceedings of the IEEE International Conference on Computer Vision</w:t>
      </w:r>
      <w:r w:rsidRPr="00A2149B">
        <w:rPr>
          <w:rFonts w:ascii="Times New Roman" w:hAnsi="Times New Roman" w:cs="Times New Roman"/>
          <w:noProof/>
          <w:sz w:val="20"/>
        </w:rPr>
        <w:t xml:space="preserve"> 415–422 (2011). doi:10.1109/ICCV.2011.6126270</w:t>
      </w:r>
    </w:p>
    <w:p w14:paraId="38ECC8A2"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8.</w:t>
      </w:r>
      <w:r w:rsidRPr="00A2149B">
        <w:rPr>
          <w:rFonts w:ascii="Times New Roman" w:hAnsi="Times New Roman" w:cs="Times New Roman"/>
          <w:noProof/>
          <w:sz w:val="20"/>
        </w:rPr>
        <w:tab/>
        <w:t xml:space="preserve">Huang, J. Bin &amp; Yang, M. H. Fast sparse representation with prototypes. in </w:t>
      </w:r>
      <w:r w:rsidRPr="00A2149B">
        <w:rPr>
          <w:rFonts w:ascii="Times New Roman" w:hAnsi="Times New Roman" w:cs="Times New Roman"/>
          <w:i/>
          <w:iCs/>
          <w:noProof/>
          <w:sz w:val="20"/>
        </w:rPr>
        <w:t>Proceedings of the IEEE Computer Society Conference on Computer Vision and Pattern Recognition</w:t>
      </w:r>
      <w:r w:rsidRPr="00A2149B">
        <w:rPr>
          <w:rFonts w:ascii="Times New Roman" w:hAnsi="Times New Roman" w:cs="Times New Roman"/>
          <w:noProof/>
          <w:sz w:val="20"/>
        </w:rPr>
        <w:t xml:space="preserve"> 3618–3625 (2010). doi:10.1109/CVPR.2010.5539919</w:t>
      </w:r>
    </w:p>
    <w:p w14:paraId="6ED9CC0F"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39.</w:t>
      </w:r>
      <w:r w:rsidRPr="00A2149B">
        <w:rPr>
          <w:rFonts w:ascii="Times New Roman" w:hAnsi="Times New Roman" w:cs="Times New Roman"/>
          <w:noProof/>
          <w:sz w:val="20"/>
        </w:rPr>
        <w:tab/>
        <w:t xml:space="preserve">Wright, J., Yang, A. Y., Ganesh, A., Sastry, S. S. &amp; Ma, Y. Robust face recognition via sparse representation. </w:t>
      </w:r>
      <w:r w:rsidRPr="00A2149B">
        <w:rPr>
          <w:rFonts w:ascii="Times New Roman" w:hAnsi="Times New Roman" w:cs="Times New Roman"/>
          <w:i/>
          <w:iCs/>
          <w:noProof/>
          <w:sz w:val="20"/>
        </w:rPr>
        <w:t>IEEE Trans. Pattern Anal. Mach. Intell.</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31,</w:t>
      </w:r>
      <w:r w:rsidRPr="00A2149B">
        <w:rPr>
          <w:rFonts w:ascii="Times New Roman" w:hAnsi="Times New Roman" w:cs="Times New Roman"/>
          <w:noProof/>
          <w:sz w:val="20"/>
        </w:rPr>
        <w:t xml:space="preserve"> 210–227 (2009).</w:t>
      </w:r>
    </w:p>
    <w:p w14:paraId="34765A27" w14:textId="77777777" w:rsidR="00A2149B" w:rsidRPr="00A2149B" w:rsidRDefault="00A2149B" w:rsidP="00A2149B">
      <w:pPr>
        <w:widowControl w:val="0"/>
        <w:autoSpaceDE w:val="0"/>
        <w:autoSpaceDN w:val="0"/>
        <w:adjustRightInd w:val="0"/>
        <w:spacing w:line="276" w:lineRule="auto"/>
        <w:ind w:left="640" w:hanging="640"/>
        <w:rPr>
          <w:rFonts w:ascii="Times New Roman" w:hAnsi="Times New Roman" w:cs="Times New Roman"/>
          <w:noProof/>
          <w:sz w:val="20"/>
        </w:rPr>
      </w:pPr>
      <w:r w:rsidRPr="00A2149B">
        <w:rPr>
          <w:rFonts w:ascii="Times New Roman" w:hAnsi="Times New Roman" w:cs="Times New Roman"/>
          <w:noProof/>
          <w:sz w:val="20"/>
        </w:rPr>
        <w:t>40.</w:t>
      </w:r>
      <w:r w:rsidRPr="00A2149B">
        <w:rPr>
          <w:rFonts w:ascii="Times New Roman" w:hAnsi="Times New Roman" w:cs="Times New Roman"/>
          <w:noProof/>
          <w:sz w:val="20"/>
        </w:rPr>
        <w:tab/>
        <w:t xml:space="preserve">Chen, C., Yang, Y., Nie, F. &amp; Odobez, J. M. 3D human pose recovery from image by efficient visual feature selection. </w:t>
      </w:r>
      <w:r w:rsidRPr="00A2149B">
        <w:rPr>
          <w:rFonts w:ascii="Times New Roman" w:hAnsi="Times New Roman" w:cs="Times New Roman"/>
          <w:i/>
          <w:iCs/>
          <w:noProof/>
          <w:sz w:val="20"/>
        </w:rPr>
        <w:t>Comput. Vis. Image Underst.</w:t>
      </w:r>
      <w:r w:rsidRPr="00A2149B">
        <w:rPr>
          <w:rFonts w:ascii="Times New Roman" w:hAnsi="Times New Roman" w:cs="Times New Roman"/>
          <w:noProof/>
          <w:sz w:val="20"/>
        </w:rPr>
        <w:t xml:space="preserve"> </w:t>
      </w:r>
      <w:r w:rsidRPr="00A2149B">
        <w:rPr>
          <w:rFonts w:ascii="Times New Roman" w:hAnsi="Times New Roman" w:cs="Times New Roman"/>
          <w:b/>
          <w:bCs/>
          <w:noProof/>
          <w:sz w:val="20"/>
        </w:rPr>
        <w:t>115,</w:t>
      </w:r>
      <w:r w:rsidRPr="00A2149B">
        <w:rPr>
          <w:rFonts w:ascii="Times New Roman" w:hAnsi="Times New Roman" w:cs="Times New Roman"/>
          <w:noProof/>
          <w:sz w:val="20"/>
        </w:rPr>
        <w:t xml:space="preserve"> 290–299 (2011).</w:t>
      </w:r>
    </w:p>
    <w:p w14:paraId="46070CEF" w14:textId="59917DBB" w:rsidR="00A16DE2" w:rsidRDefault="00A2149B" w:rsidP="00A2149B">
      <w:pPr>
        <w:widowControl w:val="0"/>
        <w:autoSpaceDE w:val="0"/>
        <w:autoSpaceDN w:val="0"/>
        <w:adjustRightInd w:val="0"/>
        <w:spacing w:line="276" w:lineRule="auto"/>
        <w:ind w:left="640" w:hanging="640"/>
      </w:pPr>
      <w:r>
        <w:rPr>
          <w:rFonts w:ascii="Times New Roman" w:hAnsi="Times New Roman" w:cs="Times New Roman"/>
          <w:sz w:val="20"/>
          <w:szCs w:val="20"/>
        </w:rPr>
        <w:fldChar w:fldCharType="end"/>
      </w:r>
    </w:p>
    <w:bookmarkEnd w:id="0"/>
    <w:bookmarkEnd w:id="1"/>
    <w:sectPr w:rsidR="00A16DE2">
      <w:pgSz w:w="11900" w:h="16840"/>
      <w:pgMar w:top="1440" w:right="1797" w:bottom="1440" w:left="1797" w:header="709" w:footer="709" w:gutter="0"/>
      <w:cols w:space="708"/>
      <w:docGrid w:linePitch="4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SU aChu" w:date="2017-05-27T11:24:00Z" w:initials="Ha">
    <w:p w14:paraId="53B7BF6E" w14:textId="4B37CBFB" w:rsidR="00A10E67" w:rsidRDefault="00A10E67">
      <w:pPr>
        <w:pStyle w:val="CommentText"/>
      </w:pPr>
      <w:r>
        <w:rPr>
          <w:rStyle w:val="CommentReference"/>
        </w:rPr>
        <w:annotationRef/>
      </w:r>
    </w:p>
  </w:comment>
  <w:comment w:id="3" w:author="HSU aChu" w:date="2017-05-25T18:43:00Z" w:initials="Ha">
    <w:p w14:paraId="6D355475" w14:textId="77777777" w:rsidR="00463DBC" w:rsidRDefault="00463DBC">
      <w:pPr>
        <w:pStyle w:val="CommentText"/>
        <w:rPr>
          <w:rFonts w:ascii="Times" w:hAnsi="Times" w:cs="Times"/>
        </w:rPr>
      </w:pPr>
      <w:r>
        <w:rPr>
          <w:rStyle w:val="CommentReference"/>
        </w:rPr>
        <w:annotationRef/>
      </w:r>
      <w:r>
        <w:rPr>
          <w:rFonts w:hint="eastAsia"/>
        </w:rPr>
        <w:t xml:space="preserve">2005 </w:t>
      </w:r>
      <w:r>
        <w:rPr>
          <w:rFonts w:ascii="Times" w:hAnsi="Times" w:cs="Times"/>
        </w:rPr>
        <w:t xml:space="preserve">Monocular Model-Based 3D Tracking of Rigid </w:t>
      </w:r>
      <w:proofErr w:type="gramStart"/>
      <w:r>
        <w:rPr>
          <w:rFonts w:ascii="Times" w:hAnsi="Times" w:cs="Times"/>
        </w:rPr>
        <w:t xml:space="preserve">Objects </w:t>
      </w:r>
      <w:r>
        <w:rPr>
          <w:rFonts w:ascii="Times" w:hAnsi="Times" w:cs="Times" w:hint="eastAsia"/>
        </w:rPr>
        <w:t xml:space="preserve"> 22</w:t>
      </w:r>
      <w:proofErr w:type="gramEnd"/>
    </w:p>
    <w:p w14:paraId="284554FD" w14:textId="7699C727" w:rsidR="00463DBC" w:rsidRPr="00463DBC" w:rsidRDefault="008A5642">
      <w:pPr>
        <w:pStyle w:val="CommentText"/>
        <w:rPr>
          <w:rFonts w:ascii="Times" w:hAnsi="Times" w:cs="Times"/>
        </w:rPr>
      </w:pPr>
      <w:r>
        <w:rPr>
          <w:rFonts w:ascii="Times" w:hAnsi="Times" w:cs="Times" w:hint="eastAsia"/>
        </w:rPr>
        <w:t>114-119</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B7BF6E" w15:done="0"/>
  <w15:commentEx w15:paraId="284554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B13201" w14:textId="77777777" w:rsidR="003E3E6C" w:rsidRDefault="003E3E6C" w:rsidP="007A3422">
      <w:r>
        <w:separator/>
      </w:r>
    </w:p>
  </w:endnote>
  <w:endnote w:type="continuationSeparator" w:id="0">
    <w:p w14:paraId="7EE89B41" w14:textId="77777777" w:rsidR="003E3E6C" w:rsidRDefault="003E3E6C" w:rsidP="007A34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Helvetica">
    <w:panose1 w:val="00000000000000000000"/>
    <w:charset w:val="4D"/>
    <w:family w:val="swiss"/>
    <w:notTrueType/>
    <w:pitch w:val="variable"/>
    <w:sig w:usb0="00000003" w:usb1="00000000" w:usb2="00000000" w:usb3="00000000" w:csb0="00000001" w:csb1="00000000"/>
  </w:font>
  <w:font w:name="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37935" w14:textId="77777777" w:rsidR="003E3E6C" w:rsidRDefault="003E3E6C" w:rsidP="007A3422">
      <w:r>
        <w:separator/>
      </w:r>
    </w:p>
  </w:footnote>
  <w:footnote w:type="continuationSeparator" w:id="0">
    <w:p w14:paraId="6E250956" w14:textId="77777777" w:rsidR="003E3E6C" w:rsidRDefault="003E3E6C" w:rsidP="007A342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F777C"/>
    <w:multiLevelType w:val="multilevel"/>
    <w:tmpl w:val="5C302A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2F11B7"/>
    <w:multiLevelType w:val="multilevel"/>
    <w:tmpl w:val="142F11B7"/>
    <w:lvl w:ilvl="0">
      <w:start w:val="1"/>
      <w:numFmt w:val="bullet"/>
      <w:lvlText w:val=""/>
      <w:lvlJc w:val="left"/>
      <w:pPr>
        <w:ind w:left="1077" w:hanging="360"/>
      </w:pPr>
      <w:rPr>
        <w:rFonts w:ascii="Symbol" w:hAnsi="Symbol" w:hint="default"/>
      </w:rPr>
    </w:lvl>
    <w:lvl w:ilvl="1">
      <w:start w:val="1"/>
      <w:numFmt w:val="bullet"/>
      <w:lvlText w:val="o"/>
      <w:lvlJc w:val="left"/>
      <w:pPr>
        <w:ind w:left="1797" w:hanging="360"/>
      </w:pPr>
      <w:rPr>
        <w:rFonts w:ascii="Courier New" w:hAnsi="Courier New" w:cs="Courier New" w:hint="default"/>
      </w:rPr>
    </w:lvl>
    <w:lvl w:ilvl="2">
      <w:start w:val="1"/>
      <w:numFmt w:val="bullet"/>
      <w:lvlText w:val=""/>
      <w:lvlJc w:val="left"/>
      <w:pPr>
        <w:ind w:left="2517" w:hanging="360"/>
      </w:pPr>
      <w:rPr>
        <w:rFonts w:ascii="Wingdings" w:hAnsi="Wingdings" w:hint="default"/>
      </w:rPr>
    </w:lvl>
    <w:lvl w:ilvl="3">
      <w:start w:val="1"/>
      <w:numFmt w:val="bullet"/>
      <w:lvlText w:val=""/>
      <w:lvlJc w:val="left"/>
      <w:pPr>
        <w:ind w:left="3237" w:hanging="360"/>
      </w:pPr>
      <w:rPr>
        <w:rFonts w:ascii="Symbol" w:hAnsi="Symbol" w:hint="default"/>
      </w:rPr>
    </w:lvl>
    <w:lvl w:ilvl="4">
      <w:start w:val="1"/>
      <w:numFmt w:val="bullet"/>
      <w:lvlText w:val="o"/>
      <w:lvlJc w:val="left"/>
      <w:pPr>
        <w:ind w:left="3957" w:hanging="360"/>
      </w:pPr>
      <w:rPr>
        <w:rFonts w:ascii="Courier New" w:hAnsi="Courier New" w:cs="Courier New" w:hint="default"/>
      </w:rPr>
    </w:lvl>
    <w:lvl w:ilvl="5">
      <w:start w:val="1"/>
      <w:numFmt w:val="bullet"/>
      <w:lvlText w:val=""/>
      <w:lvlJc w:val="left"/>
      <w:pPr>
        <w:ind w:left="4677" w:hanging="360"/>
      </w:pPr>
      <w:rPr>
        <w:rFonts w:ascii="Wingdings" w:hAnsi="Wingdings" w:hint="default"/>
      </w:rPr>
    </w:lvl>
    <w:lvl w:ilvl="6">
      <w:start w:val="1"/>
      <w:numFmt w:val="bullet"/>
      <w:lvlText w:val=""/>
      <w:lvlJc w:val="left"/>
      <w:pPr>
        <w:ind w:left="5397" w:hanging="360"/>
      </w:pPr>
      <w:rPr>
        <w:rFonts w:ascii="Symbol" w:hAnsi="Symbol" w:hint="default"/>
      </w:rPr>
    </w:lvl>
    <w:lvl w:ilvl="7">
      <w:start w:val="1"/>
      <w:numFmt w:val="bullet"/>
      <w:lvlText w:val="o"/>
      <w:lvlJc w:val="left"/>
      <w:pPr>
        <w:ind w:left="6117" w:hanging="360"/>
      </w:pPr>
      <w:rPr>
        <w:rFonts w:ascii="Courier New" w:hAnsi="Courier New" w:cs="Courier New" w:hint="default"/>
      </w:rPr>
    </w:lvl>
    <w:lvl w:ilvl="8">
      <w:start w:val="1"/>
      <w:numFmt w:val="bullet"/>
      <w:lvlText w:val=""/>
      <w:lvlJc w:val="left"/>
      <w:pPr>
        <w:ind w:left="6837" w:hanging="360"/>
      </w:pPr>
      <w:rPr>
        <w:rFonts w:ascii="Wingdings" w:hAnsi="Wingdings" w:hint="default"/>
      </w:rPr>
    </w:lvl>
  </w:abstractNum>
  <w:abstractNum w:abstractNumId="2">
    <w:nsid w:val="179B4EB8"/>
    <w:multiLevelType w:val="multilevel"/>
    <w:tmpl w:val="4B323410"/>
    <w:lvl w:ilvl="0">
      <w:start w:val="1"/>
      <w:numFmt w:val="decimal"/>
      <w:lvlText w:val="%1."/>
      <w:lvlJc w:val="left"/>
      <w:pPr>
        <w:ind w:left="425" w:hanging="425"/>
      </w:pPr>
    </w:lvl>
    <w:lvl w:ilvl="1">
      <w:start w:val="1"/>
      <w:numFmt w:val="decimal"/>
      <w:lvlText w:val="%1.%2."/>
      <w:lvlJc w:val="left"/>
      <w:pPr>
        <w:ind w:left="567" w:hanging="567"/>
      </w:pPr>
      <w:rPr>
        <w:color w:val="auto"/>
      </w:r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25FF65D8"/>
    <w:multiLevelType w:val="multilevel"/>
    <w:tmpl w:val="5C302A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6070901"/>
    <w:multiLevelType w:val="hybridMultilevel"/>
    <w:tmpl w:val="517C792C"/>
    <w:lvl w:ilvl="0" w:tplc="04090001">
      <w:start w:val="1"/>
      <w:numFmt w:val="bullet"/>
      <w:lvlText w:val=""/>
      <w:lvlJc w:val="left"/>
      <w:pPr>
        <w:ind w:left="874" w:hanging="420"/>
      </w:pPr>
      <w:rPr>
        <w:rFonts w:ascii="Wingdings" w:hAnsi="Wingdings" w:hint="default"/>
      </w:rPr>
    </w:lvl>
    <w:lvl w:ilvl="1" w:tplc="04090003" w:tentative="1">
      <w:start w:val="1"/>
      <w:numFmt w:val="bullet"/>
      <w:lvlText w:val=""/>
      <w:lvlJc w:val="left"/>
      <w:pPr>
        <w:ind w:left="1294" w:hanging="420"/>
      </w:pPr>
      <w:rPr>
        <w:rFonts w:ascii="Wingdings" w:hAnsi="Wingdings" w:hint="default"/>
      </w:rPr>
    </w:lvl>
    <w:lvl w:ilvl="2" w:tplc="04090005" w:tentative="1">
      <w:start w:val="1"/>
      <w:numFmt w:val="bullet"/>
      <w:lvlText w:val=""/>
      <w:lvlJc w:val="left"/>
      <w:pPr>
        <w:ind w:left="1714" w:hanging="420"/>
      </w:pPr>
      <w:rPr>
        <w:rFonts w:ascii="Wingdings" w:hAnsi="Wingdings" w:hint="default"/>
      </w:rPr>
    </w:lvl>
    <w:lvl w:ilvl="3" w:tplc="04090001" w:tentative="1">
      <w:start w:val="1"/>
      <w:numFmt w:val="bullet"/>
      <w:lvlText w:val=""/>
      <w:lvlJc w:val="left"/>
      <w:pPr>
        <w:ind w:left="2134" w:hanging="420"/>
      </w:pPr>
      <w:rPr>
        <w:rFonts w:ascii="Wingdings" w:hAnsi="Wingdings" w:hint="default"/>
      </w:rPr>
    </w:lvl>
    <w:lvl w:ilvl="4" w:tplc="04090003" w:tentative="1">
      <w:start w:val="1"/>
      <w:numFmt w:val="bullet"/>
      <w:lvlText w:val=""/>
      <w:lvlJc w:val="left"/>
      <w:pPr>
        <w:ind w:left="2554" w:hanging="420"/>
      </w:pPr>
      <w:rPr>
        <w:rFonts w:ascii="Wingdings" w:hAnsi="Wingdings" w:hint="default"/>
      </w:rPr>
    </w:lvl>
    <w:lvl w:ilvl="5" w:tplc="04090005" w:tentative="1">
      <w:start w:val="1"/>
      <w:numFmt w:val="bullet"/>
      <w:lvlText w:val=""/>
      <w:lvlJc w:val="left"/>
      <w:pPr>
        <w:ind w:left="2974" w:hanging="420"/>
      </w:pPr>
      <w:rPr>
        <w:rFonts w:ascii="Wingdings" w:hAnsi="Wingdings" w:hint="default"/>
      </w:rPr>
    </w:lvl>
    <w:lvl w:ilvl="6" w:tplc="04090001" w:tentative="1">
      <w:start w:val="1"/>
      <w:numFmt w:val="bullet"/>
      <w:lvlText w:val=""/>
      <w:lvlJc w:val="left"/>
      <w:pPr>
        <w:ind w:left="3394" w:hanging="420"/>
      </w:pPr>
      <w:rPr>
        <w:rFonts w:ascii="Wingdings" w:hAnsi="Wingdings" w:hint="default"/>
      </w:rPr>
    </w:lvl>
    <w:lvl w:ilvl="7" w:tplc="04090003" w:tentative="1">
      <w:start w:val="1"/>
      <w:numFmt w:val="bullet"/>
      <w:lvlText w:val=""/>
      <w:lvlJc w:val="left"/>
      <w:pPr>
        <w:ind w:left="3814" w:hanging="420"/>
      </w:pPr>
      <w:rPr>
        <w:rFonts w:ascii="Wingdings" w:hAnsi="Wingdings" w:hint="default"/>
      </w:rPr>
    </w:lvl>
    <w:lvl w:ilvl="8" w:tplc="04090005" w:tentative="1">
      <w:start w:val="1"/>
      <w:numFmt w:val="bullet"/>
      <w:lvlText w:val=""/>
      <w:lvlJc w:val="left"/>
      <w:pPr>
        <w:ind w:left="4234" w:hanging="420"/>
      </w:pPr>
      <w:rPr>
        <w:rFonts w:ascii="Wingdings" w:hAnsi="Wingdings" w:hint="default"/>
      </w:rPr>
    </w:lvl>
  </w:abstractNum>
  <w:abstractNum w:abstractNumId="5">
    <w:nsid w:val="33F16E89"/>
    <w:multiLevelType w:val="multilevel"/>
    <w:tmpl w:val="33F16E89"/>
    <w:lvl w:ilvl="0">
      <w:start w:val="1"/>
      <w:numFmt w:val="bullet"/>
      <w:lvlText w:val=""/>
      <w:lvlJc w:val="left"/>
      <w:pPr>
        <w:ind w:left="1077" w:hanging="360"/>
      </w:pPr>
      <w:rPr>
        <w:rFonts w:ascii="Symbol" w:hAnsi="Symbol" w:hint="default"/>
      </w:rPr>
    </w:lvl>
    <w:lvl w:ilvl="1">
      <w:start w:val="1"/>
      <w:numFmt w:val="bullet"/>
      <w:lvlText w:val="o"/>
      <w:lvlJc w:val="left"/>
      <w:pPr>
        <w:ind w:left="1797" w:hanging="360"/>
      </w:pPr>
      <w:rPr>
        <w:rFonts w:ascii="Courier New" w:hAnsi="Courier New" w:cs="Courier New" w:hint="default"/>
      </w:rPr>
    </w:lvl>
    <w:lvl w:ilvl="2">
      <w:start w:val="1"/>
      <w:numFmt w:val="bullet"/>
      <w:lvlText w:val=""/>
      <w:lvlJc w:val="left"/>
      <w:pPr>
        <w:ind w:left="2517" w:hanging="360"/>
      </w:pPr>
      <w:rPr>
        <w:rFonts w:ascii="Wingdings" w:hAnsi="Wingdings" w:hint="default"/>
      </w:rPr>
    </w:lvl>
    <w:lvl w:ilvl="3">
      <w:start w:val="1"/>
      <w:numFmt w:val="bullet"/>
      <w:lvlText w:val=""/>
      <w:lvlJc w:val="left"/>
      <w:pPr>
        <w:ind w:left="3237" w:hanging="360"/>
      </w:pPr>
      <w:rPr>
        <w:rFonts w:ascii="Symbol" w:hAnsi="Symbol" w:hint="default"/>
      </w:rPr>
    </w:lvl>
    <w:lvl w:ilvl="4">
      <w:start w:val="1"/>
      <w:numFmt w:val="bullet"/>
      <w:lvlText w:val="o"/>
      <w:lvlJc w:val="left"/>
      <w:pPr>
        <w:ind w:left="3957" w:hanging="360"/>
      </w:pPr>
      <w:rPr>
        <w:rFonts w:ascii="Courier New" w:hAnsi="Courier New" w:cs="Courier New" w:hint="default"/>
      </w:rPr>
    </w:lvl>
    <w:lvl w:ilvl="5">
      <w:start w:val="1"/>
      <w:numFmt w:val="bullet"/>
      <w:lvlText w:val=""/>
      <w:lvlJc w:val="left"/>
      <w:pPr>
        <w:ind w:left="4677" w:hanging="360"/>
      </w:pPr>
      <w:rPr>
        <w:rFonts w:ascii="Wingdings" w:hAnsi="Wingdings" w:hint="default"/>
      </w:rPr>
    </w:lvl>
    <w:lvl w:ilvl="6">
      <w:start w:val="1"/>
      <w:numFmt w:val="bullet"/>
      <w:lvlText w:val=""/>
      <w:lvlJc w:val="left"/>
      <w:pPr>
        <w:ind w:left="5397" w:hanging="360"/>
      </w:pPr>
      <w:rPr>
        <w:rFonts w:ascii="Symbol" w:hAnsi="Symbol" w:hint="default"/>
      </w:rPr>
    </w:lvl>
    <w:lvl w:ilvl="7">
      <w:start w:val="1"/>
      <w:numFmt w:val="bullet"/>
      <w:lvlText w:val="o"/>
      <w:lvlJc w:val="left"/>
      <w:pPr>
        <w:ind w:left="6117" w:hanging="360"/>
      </w:pPr>
      <w:rPr>
        <w:rFonts w:ascii="Courier New" w:hAnsi="Courier New" w:cs="Courier New" w:hint="default"/>
      </w:rPr>
    </w:lvl>
    <w:lvl w:ilvl="8">
      <w:start w:val="1"/>
      <w:numFmt w:val="bullet"/>
      <w:lvlText w:val=""/>
      <w:lvlJc w:val="left"/>
      <w:pPr>
        <w:ind w:left="6837" w:hanging="360"/>
      </w:pPr>
      <w:rPr>
        <w:rFonts w:ascii="Wingdings" w:hAnsi="Wingdings" w:hint="default"/>
      </w:rPr>
    </w:lvl>
  </w:abstractNum>
  <w:abstractNum w:abstractNumId="6">
    <w:nsid w:val="383F0D0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4BEF4D55"/>
    <w:multiLevelType w:val="multilevel"/>
    <w:tmpl w:val="4BEF4D55"/>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8">
    <w:nsid w:val="590C8AA5"/>
    <w:multiLevelType w:val="singleLevel"/>
    <w:tmpl w:val="590C8AA5"/>
    <w:lvl w:ilvl="0">
      <w:start w:val="3"/>
      <w:numFmt w:val="decimal"/>
      <w:suff w:val="nothing"/>
      <w:lvlText w:val="%1."/>
      <w:lvlJc w:val="left"/>
    </w:lvl>
  </w:abstractNum>
  <w:abstractNum w:abstractNumId="9">
    <w:nsid w:val="67556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7"/>
  </w:num>
  <w:num w:numId="2">
    <w:abstractNumId w:val="3"/>
  </w:num>
  <w:num w:numId="3">
    <w:abstractNumId w:val="1"/>
  </w:num>
  <w:num w:numId="4">
    <w:abstractNumId w:val="5"/>
  </w:num>
  <w:num w:numId="5">
    <w:abstractNumId w:val="8"/>
  </w:num>
  <w:num w:numId="6">
    <w:abstractNumId w:val="4"/>
  </w:num>
  <w:num w:numId="7">
    <w:abstractNumId w:val="0"/>
  </w:num>
  <w:num w:numId="8">
    <w:abstractNumId w:val="2"/>
  </w:num>
  <w:num w:numId="9">
    <w:abstractNumId w:val="6"/>
  </w:num>
  <w:num w:numId="10">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SU aChu">
    <w15:presenceInfo w15:providerId="None" w15:userId="HSU aC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bordersDoNotSurroundHeader/>
  <w:bordersDoNotSurroundFooter/>
  <w:proofState w:spelling="clean" w:grammar="clean"/>
  <w:defaultTabStop w:val="720"/>
  <w:drawingGridHorizontalSpacing w:val="120"/>
  <w:drawingGridVerticalSpacing w:val="2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5CD6"/>
    <w:rsid w:val="00003B41"/>
    <w:rsid w:val="00007BFC"/>
    <w:rsid w:val="00012340"/>
    <w:rsid w:val="00014BF0"/>
    <w:rsid w:val="000167F2"/>
    <w:rsid w:val="00021A62"/>
    <w:rsid w:val="00025C52"/>
    <w:rsid w:val="000265C3"/>
    <w:rsid w:val="00040258"/>
    <w:rsid w:val="00044B4B"/>
    <w:rsid w:val="000508D6"/>
    <w:rsid w:val="00052502"/>
    <w:rsid w:val="00055E11"/>
    <w:rsid w:val="00065089"/>
    <w:rsid w:val="0006603E"/>
    <w:rsid w:val="00071751"/>
    <w:rsid w:val="00071DA6"/>
    <w:rsid w:val="000831C7"/>
    <w:rsid w:val="00084E4B"/>
    <w:rsid w:val="00093DC2"/>
    <w:rsid w:val="000A18D2"/>
    <w:rsid w:val="000B11CF"/>
    <w:rsid w:val="000B64CB"/>
    <w:rsid w:val="000C3DDF"/>
    <w:rsid w:val="000D5B95"/>
    <w:rsid w:val="000E002A"/>
    <w:rsid w:val="000E0DB9"/>
    <w:rsid w:val="000E5CD2"/>
    <w:rsid w:val="000F2546"/>
    <w:rsid w:val="000F2BE7"/>
    <w:rsid w:val="00101A45"/>
    <w:rsid w:val="001066E7"/>
    <w:rsid w:val="00111699"/>
    <w:rsid w:val="00114EF4"/>
    <w:rsid w:val="00130E74"/>
    <w:rsid w:val="001352D3"/>
    <w:rsid w:val="001418C6"/>
    <w:rsid w:val="00142E8B"/>
    <w:rsid w:val="00147B76"/>
    <w:rsid w:val="0015085B"/>
    <w:rsid w:val="00162B82"/>
    <w:rsid w:val="001656AF"/>
    <w:rsid w:val="00183DD0"/>
    <w:rsid w:val="00186AFC"/>
    <w:rsid w:val="00186B77"/>
    <w:rsid w:val="001935F2"/>
    <w:rsid w:val="00194626"/>
    <w:rsid w:val="00196B2B"/>
    <w:rsid w:val="001A5CAE"/>
    <w:rsid w:val="001B0CF7"/>
    <w:rsid w:val="001B16C9"/>
    <w:rsid w:val="001C09AE"/>
    <w:rsid w:val="001C7C5D"/>
    <w:rsid w:val="001D404A"/>
    <w:rsid w:val="001D5BFA"/>
    <w:rsid w:val="001E03BC"/>
    <w:rsid w:val="001E0F1B"/>
    <w:rsid w:val="001E1241"/>
    <w:rsid w:val="001F47ED"/>
    <w:rsid w:val="001F4A0B"/>
    <w:rsid w:val="00203028"/>
    <w:rsid w:val="00204609"/>
    <w:rsid w:val="00206C03"/>
    <w:rsid w:val="00207F37"/>
    <w:rsid w:val="002115C9"/>
    <w:rsid w:val="00212A0D"/>
    <w:rsid w:val="00212B49"/>
    <w:rsid w:val="002169B9"/>
    <w:rsid w:val="00223C03"/>
    <w:rsid w:val="00226816"/>
    <w:rsid w:val="0023707E"/>
    <w:rsid w:val="00240BBD"/>
    <w:rsid w:val="00254082"/>
    <w:rsid w:val="00254153"/>
    <w:rsid w:val="00255255"/>
    <w:rsid w:val="00257625"/>
    <w:rsid w:val="002753B6"/>
    <w:rsid w:val="00282430"/>
    <w:rsid w:val="00286611"/>
    <w:rsid w:val="00291AB6"/>
    <w:rsid w:val="00294EB6"/>
    <w:rsid w:val="00297415"/>
    <w:rsid w:val="002B6D0F"/>
    <w:rsid w:val="002D1CF3"/>
    <w:rsid w:val="002D442C"/>
    <w:rsid w:val="002D7E09"/>
    <w:rsid w:val="002E6641"/>
    <w:rsid w:val="002F04F0"/>
    <w:rsid w:val="002F2712"/>
    <w:rsid w:val="002F4766"/>
    <w:rsid w:val="002F5D1E"/>
    <w:rsid w:val="002F6248"/>
    <w:rsid w:val="002F6684"/>
    <w:rsid w:val="00300578"/>
    <w:rsid w:val="0030739F"/>
    <w:rsid w:val="003122B4"/>
    <w:rsid w:val="00320A5E"/>
    <w:rsid w:val="003311E7"/>
    <w:rsid w:val="00344B8F"/>
    <w:rsid w:val="00354F81"/>
    <w:rsid w:val="00356A9E"/>
    <w:rsid w:val="00362942"/>
    <w:rsid w:val="00362CC9"/>
    <w:rsid w:val="00385A49"/>
    <w:rsid w:val="00385C25"/>
    <w:rsid w:val="00392159"/>
    <w:rsid w:val="00392C2C"/>
    <w:rsid w:val="003A52FC"/>
    <w:rsid w:val="003A5821"/>
    <w:rsid w:val="003B1A6E"/>
    <w:rsid w:val="003B56F7"/>
    <w:rsid w:val="003B74B1"/>
    <w:rsid w:val="003C1001"/>
    <w:rsid w:val="003C73F2"/>
    <w:rsid w:val="003D19A2"/>
    <w:rsid w:val="003D1EA1"/>
    <w:rsid w:val="003D2C9F"/>
    <w:rsid w:val="003D34C8"/>
    <w:rsid w:val="003E1DBF"/>
    <w:rsid w:val="003E3E6C"/>
    <w:rsid w:val="003F32FB"/>
    <w:rsid w:val="003F3455"/>
    <w:rsid w:val="003F3A80"/>
    <w:rsid w:val="00421B04"/>
    <w:rsid w:val="00422B9C"/>
    <w:rsid w:val="004234EA"/>
    <w:rsid w:val="00431FB1"/>
    <w:rsid w:val="00434EA6"/>
    <w:rsid w:val="00442F26"/>
    <w:rsid w:val="004469A4"/>
    <w:rsid w:val="00452282"/>
    <w:rsid w:val="00457CF2"/>
    <w:rsid w:val="00463339"/>
    <w:rsid w:val="00463DBC"/>
    <w:rsid w:val="004653E1"/>
    <w:rsid w:val="0047368C"/>
    <w:rsid w:val="00480352"/>
    <w:rsid w:val="00491479"/>
    <w:rsid w:val="0049523F"/>
    <w:rsid w:val="004A179F"/>
    <w:rsid w:val="004A26E7"/>
    <w:rsid w:val="004A53B8"/>
    <w:rsid w:val="004A566F"/>
    <w:rsid w:val="004A758C"/>
    <w:rsid w:val="004E3255"/>
    <w:rsid w:val="004E50A3"/>
    <w:rsid w:val="004F30E1"/>
    <w:rsid w:val="00510560"/>
    <w:rsid w:val="00513744"/>
    <w:rsid w:val="00522AB5"/>
    <w:rsid w:val="00526765"/>
    <w:rsid w:val="005302A1"/>
    <w:rsid w:val="00531CD9"/>
    <w:rsid w:val="00544699"/>
    <w:rsid w:val="00551143"/>
    <w:rsid w:val="00556622"/>
    <w:rsid w:val="00557AAC"/>
    <w:rsid w:val="00557DAA"/>
    <w:rsid w:val="005700F5"/>
    <w:rsid w:val="00573F15"/>
    <w:rsid w:val="00581B23"/>
    <w:rsid w:val="00595518"/>
    <w:rsid w:val="005A1202"/>
    <w:rsid w:val="005A62BC"/>
    <w:rsid w:val="005B6A81"/>
    <w:rsid w:val="005B6F69"/>
    <w:rsid w:val="005C16BC"/>
    <w:rsid w:val="005D1DD3"/>
    <w:rsid w:val="005D2960"/>
    <w:rsid w:val="005D644C"/>
    <w:rsid w:val="005D7822"/>
    <w:rsid w:val="005E1A7A"/>
    <w:rsid w:val="005F1B82"/>
    <w:rsid w:val="005F236D"/>
    <w:rsid w:val="005F2F3F"/>
    <w:rsid w:val="005F4830"/>
    <w:rsid w:val="005F4866"/>
    <w:rsid w:val="005F624F"/>
    <w:rsid w:val="00600686"/>
    <w:rsid w:val="00607D9B"/>
    <w:rsid w:val="00612518"/>
    <w:rsid w:val="00612FE4"/>
    <w:rsid w:val="00615007"/>
    <w:rsid w:val="006227EC"/>
    <w:rsid w:val="006335B3"/>
    <w:rsid w:val="00635E83"/>
    <w:rsid w:val="006364AE"/>
    <w:rsid w:val="00640B4A"/>
    <w:rsid w:val="00641756"/>
    <w:rsid w:val="0065045A"/>
    <w:rsid w:val="00651BAD"/>
    <w:rsid w:val="00656512"/>
    <w:rsid w:val="0066113D"/>
    <w:rsid w:val="00662F37"/>
    <w:rsid w:val="006701C5"/>
    <w:rsid w:val="00671D96"/>
    <w:rsid w:val="00675419"/>
    <w:rsid w:val="00675D97"/>
    <w:rsid w:val="00682FCA"/>
    <w:rsid w:val="00683F3B"/>
    <w:rsid w:val="00687F77"/>
    <w:rsid w:val="006A3A12"/>
    <w:rsid w:val="006A4471"/>
    <w:rsid w:val="006A648C"/>
    <w:rsid w:val="006A6ADF"/>
    <w:rsid w:val="006B043C"/>
    <w:rsid w:val="006B421A"/>
    <w:rsid w:val="006C3241"/>
    <w:rsid w:val="006E1827"/>
    <w:rsid w:val="006E4448"/>
    <w:rsid w:val="006E6652"/>
    <w:rsid w:val="006E7F39"/>
    <w:rsid w:val="006F07B8"/>
    <w:rsid w:val="006F1D06"/>
    <w:rsid w:val="007059A1"/>
    <w:rsid w:val="007144A6"/>
    <w:rsid w:val="0072238E"/>
    <w:rsid w:val="007263BF"/>
    <w:rsid w:val="00727FE9"/>
    <w:rsid w:val="00730B6E"/>
    <w:rsid w:val="00746599"/>
    <w:rsid w:val="00747D36"/>
    <w:rsid w:val="00747DC6"/>
    <w:rsid w:val="007502E5"/>
    <w:rsid w:val="007622AE"/>
    <w:rsid w:val="007701D0"/>
    <w:rsid w:val="00770D04"/>
    <w:rsid w:val="00771F86"/>
    <w:rsid w:val="007757DB"/>
    <w:rsid w:val="007761FB"/>
    <w:rsid w:val="00777987"/>
    <w:rsid w:val="007823A6"/>
    <w:rsid w:val="00783E33"/>
    <w:rsid w:val="00787D02"/>
    <w:rsid w:val="007A33E0"/>
    <w:rsid w:val="007A3422"/>
    <w:rsid w:val="007A3854"/>
    <w:rsid w:val="007B0A21"/>
    <w:rsid w:val="007B42D1"/>
    <w:rsid w:val="007B5CDE"/>
    <w:rsid w:val="007B7375"/>
    <w:rsid w:val="007B7F00"/>
    <w:rsid w:val="007D01F7"/>
    <w:rsid w:val="007D098B"/>
    <w:rsid w:val="007D6188"/>
    <w:rsid w:val="007E0C50"/>
    <w:rsid w:val="007E1CD8"/>
    <w:rsid w:val="007E31BE"/>
    <w:rsid w:val="007F0F88"/>
    <w:rsid w:val="007F6E14"/>
    <w:rsid w:val="00803178"/>
    <w:rsid w:val="00804BE4"/>
    <w:rsid w:val="00805AD0"/>
    <w:rsid w:val="0081008A"/>
    <w:rsid w:val="00810471"/>
    <w:rsid w:val="00810C7E"/>
    <w:rsid w:val="008214E8"/>
    <w:rsid w:val="00824112"/>
    <w:rsid w:val="0083059A"/>
    <w:rsid w:val="00831A54"/>
    <w:rsid w:val="00835859"/>
    <w:rsid w:val="00845CD6"/>
    <w:rsid w:val="008460D9"/>
    <w:rsid w:val="008567F0"/>
    <w:rsid w:val="008631EE"/>
    <w:rsid w:val="00881EC8"/>
    <w:rsid w:val="008824E5"/>
    <w:rsid w:val="00883D69"/>
    <w:rsid w:val="008843C6"/>
    <w:rsid w:val="00892A50"/>
    <w:rsid w:val="00893FFA"/>
    <w:rsid w:val="008A3D4C"/>
    <w:rsid w:val="008A5642"/>
    <w:rsid w:val="008A7BCE"/>
    <w:rsid w:val="008B1B84"/>
    <w:rsid w:val="008B214A"/>
    <w:rsid w:val="008B5CB1"/>
    <w:rsid w:val="008B6322"/>
    <w:rsid w:val="008E1B19"/>
    <w:rsid w:val="008E1DA4"/>
    <w:rsid w:val="008E58C0"/>
    <w:rsid w:val="008E5989"/>
    <w:rsid w:val="008F4424"/>
    <w:rsid w:val="008F465C"/>
    <w:rsid w:val="008F50D4"/>
    <w:rsid w:val="008F52A1"/>
    <w:rsid w:val="009074F7"/>
    <w:rsid w:val="00910D3C"/>
    <w:rsid w:val="00913752"/>
    <w:rsid w:val="0092092B"/>
    <w:rsid w:val="00925535"/>
    <w:rsid w:val="00926AA7"/>
    <w:rsid w:val="00937DC4"/>
    <w:rsid w:val="00944103"/>
    <w:rsid w:val="00944B33"/>
    <w:rsid w:val="00955225"/>
    <w:rsid w:val="00955717"/>
    <w:rsid w:val="00961D16"/>
    <w:rsid w:val="0096309D"/>
    <w:rsid w:val="00964000"/>
    <w:rsid w:val="00965F1B"/>
    <w:rsid w:val="009744E6"/>
    <w:rsid w:val="0097474D"/>
    <w:rsid w:val="00974DEE"/>
    <w:rsid w:val="009800F5"/>
    <w:rsid w:val="00980607"/>
    <w:rsid w:val="009933E2"/>
    <w:rsid w:val="00994741"/>
    <w:rsid w:val="009A2089"/>
    <w:rsid w:val="009A3627"/>
    <w:rsid w:val="009A6324"/>
    <w:rsid w:val="009B0D76"/>
    <w:rsid w:val="009B5237"/>
    <w:rsid w:val="009C75CD"/>
    <w:rsid w:val="009D2809"/>
    <w:rsid w:val="009D7831"/>
    <w:rsid w:val="009E05BF"/>
    <w:rsid w:val="009E266D"/>
    <w:rsid w:val="009E5F46"/>
    <w:rsid w:val="009F16E1"/>
    <w:rsid w:val="009F5D6C"/>
    <w:rsid w:val="00A06251"/>
    <w:rsid w:val="00A10E67"/>
    <w:rsid w:val="00A10FB9"/>
    <w:rsid w:val="00A1666A"/>
    <w:rsid w:val="00A16DE2"/>
    <w:rsid w:val="00A17027"/>
    <w:rsid w:val="00A2149B"/>
    <w:rsid w:val="00A23DC8"/>
    <w:rsid w:val="00A34C38"/>
    <w:rsid w:val="00A4135F"/>
    <w:rsid w:val="00A44E56"/>
    <w:rsid w:val="00A57D68"/>
    <w:rsid w:val="00A60754"/>
    <w:rsid w:val="00A620DD"/>
    <w:rsid w:val="00A62777"/>
    <w:rsid w:val="00A75B46"/>
    <w:rsid w:val="00A80C53"/>
    <w:rsid w:val="00A97915"/>
    <w:rsid w:val="00AA14CB"/>
    <w:rsid w:val="00AA3C93"/>
    <w:rsid w:val="00AA45F5"/>
    <w:rsid w:val="00AA4672"/>
    <w:rsid w:val="00AA7036"/>
    <w:rsid w:val="00AB146E"/>
    <w:rsid w:val="00AB6548"/>
    <w:rsid w:val="00AB78F4"/>
    <w:rsid w:val="00AC1920"/>
    <w:rsid w:val="00AC49C1"/>
    <w:rsid w:val="00AD27C3"/>
    <w:rsid w:val="00AE00E8"/>
    <w:rsid w:val="00AE2820"/>
    <w:rsid w:val="00AE3090"/>
    <w:rsid w:val="00AE4551"/>
    <w:rsid w:val="00AF21B5"/>
    <w:rsid w:val="00B079D2"/>
    <w:rsid w:val="00B13347"/>
    <w:rsid w:val="00B14007"/>
    <w:rsid w:val="00B17675"/>
    <w:rsid w:val="00B264CD"/>
    <w:rsid w:val="00B302A6"/>
    <w:rsid w:val="00B33820"/>
    <w:rsid w:val="00B532BF"/>
    <w:rsid w:val="00B57D71"/>
    <w:rsid w:val="00B64BC8"/>
    <w:rsid w:val="00B677CA"/>
    <w:rsid w:val="00B70EF1"/>
    <w:rsid w:val="00B715F9"/>
    <w:rsid w:val="00B7229D"/>
    <w:rsid w:val="00B722EF"/>
    <w:rsid w:val="00B7498F"/>
    <w:rsid w:val="00B813D2"/>
    <w:rsid w:val="00B824BA"/>
    <w:rsid w:val="00B83A91"/>
    <w:rsid w:val="00B92BBB"/>
    <w:rsid w:val="00B93C70"/>
    <w:rsid w:val="00BA65FE"/>
    <w:rsid w:val="00BC2926"/>
    <w:rsid w:val="00BD1070"/>
    <w:rsid w:val="00BD17C5"/>
    <w:rsid w:val="00BD1C43"/>
    <w:rsid w:val="00BD24C7"/>
    <w:rsid w:val="00BD32EE"/>
    <w:rsid w:val="00BE0F9D"/>
    <w:rsid w:val="00BE3C37"/>
    <w:rsid w:val="00BE5BDB"/>
    <w:rsid w:val="00BF3AD2"/>
    <w:rsid w:val="00BF525B"/>
    <w:rsid w:val="00C0046D"/>
    <w:rsid w:val="00C01EDE"/>
    <w:rsid w:val="00C03FAF"/>
    <w:rsid w:val="00C06974"/>
    <w:rsid w:val="00C163D2"/>
    <w:rsid w:val="00C16C73"/>
    <w:rsid w:val="00C22827"/>
    <w:rsid w:val="00C363EF"/>
    <w:rsid w:val="00C369E2"/>
    <w:rsid w:val="00C437DD"/>
    <w:rsid w:val="00C43F5B"/>
    <w:rsid w:val="00C5135D"/>
    <w:rsid w:val="00C5728F"/>
    <w:rsid w:val="00C6239A"/>
    <w:rsid w:val="00C6364F"/>
    <w:rsid w:val="00C664F4"/>
    <w:rsid w:val="00C71103"/>
    <w:rsid w:val="00C720E6"/>
    <w:rsid w:val="00C72C6A"/>
    <w:rsid w:val="00C83D1E"/>
    <w:rsid w:val="00C90903"/>
    <w:rsid w:val="00C95C5C"/>
    <w:rsid w:val="00CB3F33"/>
    <w:rsid w:val="00CB475D"/>
    <w:rsid w:val="00CC0D81"/>
    <w:rsid w:val="00CC3593"/>
    <w:rsid w:val="00CC4EF9"/>
    <w:rsid w:val="00CC5E91"/>
    <w:rsid w:val="00CC6077"/>
    <w:rsid w:val="00CE16D7"/>
    <w:rsid w:val="00CE18FB"/>
    <w:rsid w:val="00CE4DF1"/>
    <w:rsid w:val="00CE7B0C"/>
    <w:rsid w:val="00D00B3F"/>
    <w:rsid w:val="00D03D51"/>
    <w:rsid w:val="00D10BA7"/>
    <w:rsid w:val="00D1279C"/>
    <w:rsid w:val="00D20DB8"/>
    <w:rsid w:val="00D2129D"/>
    <w:rsid w:val="00D218FA"/>
    <w:rsid w:val="00D24CEE"/>
    <w:rsid w:val="00D25C83"/>
    <w:rsid w:val="00D26D0F"/>
    <w:rsid w:val="00D279E8"/>
    <w:rsid w:val="00D27D77"/>
    <w:rsid w:val="00D3280A"/>
    <w:rsid w:val="00D4067F"/>
    <w:rsid w:val="00D40E75"/>
    <w:rsid w:val="00D41EEE"/>
    <w:rsid w:val="00D44638"/>
    <w:rsid w:val="00D47623"/>
    <w:rsid w:val="00D52371"/>
    <w:rsid w:val="00D5751A"/>
    <w:rsid w:val="00D577B0"/>
    <w:rsid w:val="00D632B9"/>
    <w:rsid w:val="00D67FE0"/>
    <w:rsid w:val="00D70E2C"/>
    <w:rsid w:val="00D70F80"/>
    <w:rsid w:val="00D71F18"/>
    <w:rsid w:val="00D72AC0"/>
    <w:rsid w:val="00D736A6"/>
    <w:rsid w:val="00D768E1"/>
    <w:rsid w:val="00D92227"/>
    <w:rsid w:val="00D9429E"/>
    <w:rsid w:val="00DA0037"/>
    <w:rsid w:val="00DA3AEF"/>
    <w:rsid w:val="00DB17B2"/>
    <w:rsid w:val="00DB1E3C"/>
    <w:rsid w:val="00DB7782"/>
    <w:rsid w:val="00DD06EA"/>
    <w:rsid w:val="00DD2CE6"/>
    <w:rsid w:val="00DD53D5"/>
    <w:rsid w:val="00DE4726"/>
    <w:rsid w:val="00DE4AEA"/>
    <w:rsid w:val="00DF54E3"/>
    <w:rsid w:val="00DF5990"/>
    <w:rsid w:val="00E03A07"/>
    <w:rsid w:val="00E272A2"/>
    <w:rsid w:val="00E32C16"/>
    <w:rsid w:val="00E34D3B"/>
    <w:rsid w:val="00E614D1"/>
    <w:rsid w:val="00E64C49"/>
    <w:rsid w:val="00E704C0"/>
    <w:rsid w:val="00E7605F"/>
    <w:rsid w:val="00E8721D"/>
    <w:rsid w:val="00E90F3E"/>
    <w:rsid w:val="00E920D1"/>
    <w:rsid w:val="00E96573"/>
    <w:rsid w:val="00EA2AD7"/>
    <w:rsid w:val="00EB32E9"/>
    <w:rsid w:val="00EB3C39"/>
    <w:rsid w:val="00ED0AE0"/>
    <w:rsid w:val="00ED1E4D"/>
    <w:rsid w:val="00ED68E4"/>
    <w:rsid w:val="00EE28AF"/>
    <w:rsid w:val="00EE5842"/>
    <w:rsid w:val="00EF0CFF"/>
    <w:rsid w:val="00EF286D"/>
    <w:rsid w:val="00EF34FA"/>
    <w:rsid w:val="00EF5F29"/>
    <w:rsid w:val="00F01B94"/>
    <w:rsid w:val="00F0603B"/>
    <w:rsid w:val="00F15CE5"/>
    <w:rsid w:val="00F22710"/>
    <w:rsid w:val="00F2351B"/>
    <w:rsid w:val="00F25E6C"/>
    <w:rsid w:val="00F423D5"/>
    <w:rsid w:val="00F52FBD"/>
    <w:rsid w:val="00F54C68"/>
    <w:rsid w:val="00F61399"/>
    <w:rsid w:val="00F73851"/>
    <w:rsid w:val="00F74460"/>
    <w:rsid w:val="00F76D57"/>
    <w:rsid w:val="00F80616"/>
    <w:rsid w:val="00F955A3"/>
    <w:rsid w:val="00FA3B82"/>
    <w:rsid w:val="00FC05BD"/>
    <w:rsid w:val="00FC462D"/>
    <w:rsid w:val="00FC7380"/>
    <w:rsid w:val="00FC7728"/>
    <w:rsid w:val="00FD5E94"/>
    <w:rsid w:val="00FE02F7"/>
    <w:rsid w:val="00FE0978"/>
    <w:rsid w:val="00FE7153"/>
    <w:rsid w:val="00FF3DF2"/>
    <w:rsid w:val="16630B8E"/>
    <w:rsid w:val="65886167"/>
    <w:rsid w:val="685D39F2"/>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62E49"/>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Subject">
    <w:name w:val="annotation subject"/>
    <w:basedOn w:val="CommentText"/>
    <w:next w:val="CommentText"/>
    <w:link w:val="CommentSubjectChar"/>
    <w:uiPriority w:val="99"/>
    <w:unhideWhenUsed/>
    <w:qFormat/>
    <w:rPr>
      <w:b/>
      <w:bCs/>
      <w:sz w:val="20"/>
      <w:szCs w:val="20"/>
    </w:rPr>
  </w:style>
  <w:style w:type="paragraph" w:styleId="CommentText">
    <w:name w:val="annotation text"/>
    <w:basedOn w:val="Normal"/>
    <w:link w:val="CommentTextChar"/>
    <w:uiPriority w:val="99"/>
    <w:unhideWhenUsed/>
  </w:style>
  <w:style w:type="paragraph" w:styleId="BalloonText">
    <w:name w:val="Balloon Text"/>
    <w:basedOn w:val="Normal"/>
    <w:link w:val="BalloonTextChar"/>
    <w:uiPriority w:val="99"/>
    <w:unhideWhenUsed/>
    <w:rPr>
      <w:rFonts w:ascii="Times New Roman" w:hAnsi="Times New Roman" w:cs="Times New Roman"/>
      <w:sz w:val="18"/>
      <w:szCs w:val="18"/>
    </w:rPr>
  </w:style>
  <w:style w:type="paragraph" w:styleId="NormalWeb">
    <w:name w:val="Normal (Web)"/>
    <w:basedOn w:val="Normal"/>
    <w:uiPriority w:val="99"/>
    <w:unhideWhenUsed/>
    <w:qFormat/>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unhideWhenUsed/>
    <w:qFormat/>
    <w:rPr>
      <w:sz w:val="18"/>
      <w:szCs w:val="18"/>
    </w:rPr>
  </w:style>
  <w:style w:type="table" w:styleId="TableGrid">
    <w:name w:val="Table Grid"/>
    <w:basedOn w:val="TableNormal"/>
    <w:uiPriority w:val="3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1">
    <w:name w:val="列出段落1"/>
    <w:basedOn w:val="Normal"/>
    <w:link w:val="1Char"/>
    <w:uiPriority w:val="34"/>
    <w:qFormat/>
    <w:pPr>
      <w:ind w:left="720"/>
      <w:contextualSpacing/>
    </w:pPr>
  </w:style>
  <w:style w:type="paragraph" w:customStyle="1" w:styleId="p1">
    <w:name w:val="p1"/>
    <w:basedOn w:val="Normal"/>
    <w:rPr>
      <w:rFonts w:ascii="Helvetica" w:hAnsi="Helvetica" w:cs="Times New Roman"/>
      <w:color w:val="323333"/>
      <w:sz w:val="26"/>
      <w:szCs w:val="26"/>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paragraph" w:customStyle="1" w:styleId="11">
    <w:name w:val="11号"/>
    <w:basedOn w:val="Normal"/>
    <w:link w:val="11Char"/>
    <w:pPr>
      <w:ind w:firstLine="357"/>
      <w:jc w:val="both"/>
      <w:textAlignment w:val="center"/>
    </w:pPr>
    <w:rPr>
      <w:rFonts w:ascii="Times New Roman" w:hAnsi="Times New Roman" w:cs="Times New Roman"/>
      <w:kern w:val="2"/>
      <w:sz w:val="22"/>
      <w:szCs w:val="22"/>
    </w:rPr>
  </w:style>
  <w:style w:type="character" w:customStyle="1" w:styleId="11Char">
    <w:name w:val="11号 Char"/>
    <w:basedOn w:val="DefaultParagraphFont"/>
    <w:link w:val="11"/>
    <w:qFormat/>
    <w:rPr>
      <w:rFonts w:ascii="Times New Roman" w:hAnsi="Times New Roman" w:cs="Times New Roman"/>
      <w:kern w:val="2"/>
      <w:sz w:val="22"/>
      <w:szCs w:val="22"/>
    </w:rPr>
  </w:style>
  <w:style w:type="paragraph" w:customStyle="1" w:styleId="p2">
    <w:name w:val="p2"/>
    <w:basedOn w:val="Normal"/>
    <w:rPr>
      <w:rFonts w:ascii="Helvetica" w:hAnsi="Helvetica" w:cs="Times New Roman"/>
      <w:color w:val="474747"/>
      <w:sz w:val="21"/>
      <w:szCs w:val="21"/>
    </w:rPr>
  </w:style>
  <w:style w:type="character" w:customStyle="1" w:styleId="s1">
    <w:name w:val="s1"/>
    <w:basedOn w:val="DefaultParagraphFont"/>
  </w:style>
  <w:style w:type="paragraph" w:customStyle="1" w:styleId="My">
    <w:name w:val="My正文"/>
    <w:basedOn w:val="11"/>
    <w:link w:val="MyChar"/>
    <w:qFormat/>
    <w:rsid w:val="00A1666A"/>
    <w:pPr>
      <w:snapToGrid w:val="0"/>
      <w:spacing w:line="360" w:lineRule="auto"/>
      <w:ind w:firstLine="454"/>
      <w:contextualSpacing/>
    </w:pPr>
    <w:rPr>
      <w:rFonts w:eastAsia="宋体"/>
      <w:sz w:val="24"/>
      <w:szCs w:val="24"/>
    </w:rPr>
  </w:style>
  <w:style w:type="paragraph" w:customStyle="1" w:styleId="My0">
    <w:name w:val="My标题"/>
    <w:basedOn w:val="1"/>
    <w:link w:val="MyChar0"/>
    <w:qFormat/>
    <w:rsid w:val="00A1666A"/>
    <w:pPr>
      <w:spacing w:line="360" w:lineRule="auto"/>
      <w:ind w:left="0"/>
      <w:outlineLvl w:val="0"/>
    </w:pPr>
    <w:rPr>
      <w:rFonts w:ascii="Times New Roman" w:eastAsia="宋体" w:hAnsi="Times New Roman" w:cs="Times New Roman"/>
      <w:b/>
    </w:rPr>
  </w:style>
  <w:style w:type="character" w:customStyle="1" w:styleId="MyChar">
    <w:name w:val="My正文 Char"/>
    <w:basedOn w:val="11Char"/>
    <w:link w:val="My"/>
    <w:rsid w:val="00A1666A"/>
    <w:rPr>
      <w:rFonts w:ascii="Times New Roman" w:eastAsia="宋体" w:hAnsi="Times New Roman" w:cs="Times New Roman"/>
      <w:kern w:val="2"/>
      <w:sz w:val="24"/>
      <w:szCs w:val="24"/>
    </w:rPr>
  </w:style>
  <w:style w:type="character" w:customStyle="1" w:styleId="1Char">
    <w:name w:val="列出段落1 Char"/>
    <w:basedOn w:val="DefaultParagraphFont"/>
    <w:link w:val="1"/>
    <w:uiPriority w:val="34"/>
    <w:rsid w:val="00A1666A"/>
    <w:rPr>
      <w:sz w:val="24"/>
      <w:szCs w:val="24"/>
    </w:rPr>
  </w:style>
  <w:style w:type="character" w:customStyle="1" w:styleId="MyChar0">
    <w:name w:val="My标题 Char"/>
    <w:basedOn w:val="1Char"/>
    <w:link w:val="My0"/>
    <w:rsid w:val="00A1666A"/>
    <w:rPr>
      <w:rFonts w:ascii="Times New Roman" w:eastAsia="宋体" w:hAnsi="Times New Roman" w:cs="Times New Roman"/>
      <w:b/>
      <w:sz w:val="24"/>
      <w:szCs w:val="24"/>
    </w:rPr>
  </w:style>
  <w:style w:type="paragraph" w:styleId="Header">
    <w:name w:val="header"/>
    <w:basedOn w:val="Normal"/>
    <w:link w:val="HeaderChar"/>
    <w:uiPriority w:val="99"/>
    <w:unhideWhenUsed/>
    <w:rsid w:val="007A3422"/>
    <w:pPr>
      <w:tabs>
        <w:tab w:val="center" w:pos="4680"/>
        <w:tab w:val="right" w:pos="9360"/>
      </w:tabs>
    </w:pPr>
  </w:style>
  <w:style w:type="character" w:customStyle="1" w:styleId="HeaderChar">
    <w:name w:val="Header Char"/>
    <w:basedOn w:val="DefaultParagraphFont"/>
    <w:link w:val="Header"/>
    <w:uiPriority w:val="99"/>
    <w:rsid w:val="007A3422"/>
    <w:rPr>
      <w:sz w:val="24"/>
      <w:szCs w:val="24"/>
    </w:rPr>
  </w:style>
  <w:style w:type="paragraph" w:styleId="Footer">
    <w:name w:val="footer"/>
    <w:basedOn w:val="Normal"/>
    <w:link w:val="FooterChar"/>
    <w:uiPriority w:val="99"/>
    <w:unhideWhenUsed/>
    <w:rsid w:val="007A3422"/>
    <w:pPr>
      <w:tabs>
        <w:tab w:val="center" w:pos="4680"/>
        <w:tab w:val="right" w:pos="9360"/>
      </w:tabs>
    </w:pPr>
  </w:style>
  <w:style w:type="character" w:customStyle="1" w:styleId="FooterChar">
    <w:name w:val="Footer Char"/>
    <w:basedOn w:val="DefaultParagraphFont"/>
    <w:link w:val="Footer"/>
    <w:uiPriority w:val="99"/>
    <w:rsid w:val="007A3422"/>
    <w:rPr>
      <w:sz w:val="24"/>
      <w:szCs w:val="24"/>
    </w:rPr>
  </w:style>
  <w:style w:type="paragraph" w:styleId="EndnoteText">
    <w:name w:val="endnote text"/>
    <w:basedOn w:val="Normal"/>
    <w:link w:val="EndnoteTextChar"/>
    <w:uiPriority w:val="99"/>
    <w:unhideWhenUsed/>
    <w:rsid w:val="0015085B"/>
  </w:style>
  <w:style w:type="character" w:customStyle="1" w:styleId="EndnoteTextChar">
    <w:name w:val="Endnote Text Char"/>
    <w:basedOn w:val="DefaultParagraphFont"/>
    <w:link w:val="EndnoteText"/>
    <w:uiPriority w:val="99"/>
    <w:rsid w:val="0015085B"/>
    <w:rPr>
      <w:sz w:val="24"/>
      <w:szCs w:val="24"/>
    </w:rPr>
  </w:style>
  <w:style w:type="character" w:styleId="EndnoteReference">
    <w:name w:val="endnote reference"/>
    <w:basedOn w:val="DefaultParagraphFont"/>
    <w:uiPriority w:val="99"/>
    <w:unhideWhenUsed/>
    <w:rsid w:val="001508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689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F07A3DF-0FEF-2D4C-87C6-9FBD67C43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5</Pages>
  <Words>15074</Words>
  <Characters>85927</Characters>
  <Application>Microsoft Macintosh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U aChu</dc:creator>
  <cp:lastModifiedBy>HSU aChu</cp:lastModifiedBy>
  <cp:revision>34</cp:revision>
  <dcterms:created xsi:type="dcterms:W3CDTF">2017-05-10T16:24:00Z</dcterms:created>
  <dcterms:modified xsi:type="dcterms:W3CDTF">2017-05-27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3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fc27010-f03c-39ae-b916-266ce721c8c9</vt:lpwstr>
  </property>
  <property fmtid="{D5CDD505-2E9C-101B-9397-08002B2CF9AE}" pid="25" name="Mendeley Citation Style_1">
    <vt:lpwstr>http://www.zotero.org/styles/nature</vt:lpwstr>
  </property>
</Properties>
</file>